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commentRangeStart w:id="1"/>
      <w:r w:rsidRPr="005F7DE3">
        <w:rPr>
          <w:rFonts w:cs="Times New Roman"/>
        </w:rPr>
        <w:t>A Novel Hybrid Modeling Method for Predicting Energy Use of Hydronic Radiant Slab Systems</w:t>
      </w:r>
      <w:commentRangeEnd w:id="1"/>
      <w:r w:rsidR="00CC57F2">
        <w:rPr>
          <w:rStyle w:val="CommentReference"/>
          <w:rFonts w:eastAsia="Times New Roman" w:cs="Times New Roman"/>
          <w:b w:val="0"/>
          <w:spacing w:val="0"/>
          <w:kern w:val="0"/>
          <w:u w:val="none"/>
        </w:rPr>
        <w:commentReference w:id="1"/>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091E7CDA"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2" w:author="Braun, James E" w:date="2022-04-13T19:57:00Z">
        <w:r w:rsidR="00CC57F2">
          <w:t>ed</w:t>
        </w:r>
      </w:ins>
      <w:r w:rsidRPr="005F7DE3">
        <w:t xml:space="preserve"> first-principle</w:t>
      </w:r>
      <w:ins w:id="3" w:author="Braun, James E" w:date="2022-04-14T12:26:00Z">
        <w:r w:rsidR="00D71164">
          <w:t>s</w:t>
        </w:r>
      </w:ins>
      <w:del w:id="4" w:author="Braun, James E" w:date="2022-04-14T12:26:00Z">
        <w:r w:rsidRPr="005F7DE3" w:rsidDel="00D71164">
          <w:delText>-based</w:delText>
        </w:r>
      </w:del>
      <w:r w:rsidRPr="005F7DE3">
        <w:t xml:space="preserve"> (e.g</w:t>
      </w:r>
      <w:ins w:id="5" w:author="Braun, James E" w:date="2022-04-14T12:26:00Z">
        <w:r w:rsidR="00D71164">
          <w:t>.</w:t>
        </w:r>
      </w:ins>
      <w:r w:rsidRPr="005F7DE3">
        <w:t>, finite difference) and reduced-order (e.g</w:t>
      </w:r>
      <w:ins w:id="6" w:author="Braun, James E" w:date="2022-04-14T12:26:00Z">
        <w:r w:rsidR="00D71164">
          <w:t>.</w:t>
        </w:r>
      </w:ins>
      <w:r w:rsidRPr="005F7DE3">
        <w:t>, thermal resistor-capacitor (RC) network) models. Creating and calibrating detailed first-principle</w:t>
      </w:r>
      <w:ins w:id="7"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5D5A418" w:rsidR="004C3895" w:rsidRPr="005F7DE3" w:rsidRDefault="005933D5" w:rsidP="00C4330D">
      <w:pPr>
        <w:pStyle w:val="BodyText2"/>
        <w:tabs>
          <w:tab w:val="clear" w:pos="4962"/>
        </w:tabs>
        <w:ind w:firstLine="720"/>
      </w:pPr>
      <w:r w:rsidRPr="005F7DE3">
        <w:t>In this study, we explored a novel hybrid modeling method</w:t>
      </w:r>
      <w:ins w:id="8" w:author="Braun, James E" w:date="2022-04-13T19:59:00Z">
        <w:r w:rsidR="00CC57F2">
          <w:t xml:space="preserve"> that</w:t>
        </w:r>
      </w:ins>
      <w:r w:rsidRPr="005F7DE3">
        <w:t xml:space="preserve"> integrat</w:t>
      </w:r>
      <w:ins w:id="9" w:author="Braun, James E" w:date="2022-04-13T19:59:00Z">
        <w:r w:rsidR="00CC57F2">
          <w:t>es</w:t>
        </w:r>
      </w:ins>
      <w:del w:id="10" w:author="Braun, James E" w:date="2022-04-13T19:59:00Z">
        <w:r w:rsidRPr="005F7DE3" w:rsidDel="00CC57F2">
          <w:delText>ing</w:delText>
        </w:r>
      </w:del>
      <w:r w:rsidRPr="005F7DE3">
        <w:t xml:space="preserve"> a simple RC network model with an evolving learning-based algorithm </w:t>
      </w:r>
      <w:ins w:id="11" w:author="Braun, James E" w:date="2022-04-13T19:59:00Z">
        <w:r w:rsidR="00CC57F2">
          <w:t xml:space="preserve">termed the </w:t>
        </w:r>
      </w:ins>
      <w:r w:rsidRPr="005F7DE3">
        <w:t xml:space="preserve">growing Gaussian mixture regression (GGMR) modeling approach to predict the heating and cooling rates of a radiant slab system for a Living Laboratory office space. The RC network model </w:t>
      </w:r>
      <w:del w:id="12" w:author="Braun, James E" w:date="2022-04-13T20:00:00Z">
        <w:r w:rsidRPr="005F7DE3" w:rsidDel="00CC57F2">
          <w:delText xml:space="preserve">provides </w:delText>
        </w:r>
      </w:del>
      <w:ins w:id="13" w:author="Braun, James E" w:date="2022-04-13T20:00:00Z">
        <w:r w:rsidR="00CC57F2">
          <w:t>predicts</w:t>
        </w:r>
        <w:r w:rsidR="00CC57F2" w:rsidRPr="005F7DE3">
          <w:t xml:space="preserve"> </w:t>
        </w:r>
      </w:ins>
      <w:r w:rsidRPr="005F7DE3">
        <w:t xml:space="preserve">heating or cooling load of the radiant slab system </w:t>
      </w:r>
      <w:ins w:id="14" w:author="Braun, James E" w:date="2022-04-13T20:00:00Z">
        <w:r w:rsidR="00CC57F2">
          <w:t xml:space="preserve">that is provided as an input </w:t>
        </w:r>
      </w:ins>
      <w:r w:rsidRPr="005F7DE3">
        <w:t>to the GGMR model</w:t>
      </w:r>
      <w:del w:id="15"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16" w:author="Braun, James E" w:date="2022-04-13T20:01:00Z">
        <w:r w:rsidRPr="005F7DE3" w:rsidDel="00CC57F2">
          <w:delText>The t</w:delText>
        </w:r>
      </w:del>
      <w:ins w:id="17" w:author="Braun, James E" w:date="2022-04-13T20:01:00Z">
        <w:r w:rsidR="00CC57F2">
          <w:t>T</w:t>
        </w:r>
      </w:ins>
      <w:r w:rsidR="00C75947" w:rsidRPr="005F7DE3">
        <w:t>hree modeling approaches</w:t>
      </w:r>
      <w:ins w:id="18" w:author="Braun, James E" w:date="2022-04-14T09:29:00Z">
        <w:r w:rsidR="00E962A6">
          <w:t xml:space="preserve"> wer</w:t>
        </w:r>
      </w:ins>
      <w:ins w:id="19"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20" w:author="Braun, James E" w:date="2022-04-14T09:30:00Z">
        <w:r w:rsidR="00E962A6">
          <w:t xml:space="preserve"> </w:t>
        </w:r>
      </w:ins>
      <w:del w:id="21"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22" w:author="Braun, James E" w:date="2022-04-14T09:30:00Z">
        <w:r w:rsidR="006571AE" w:rsidRPr="005F7DE3" w:rsidDel="00E962A6">
          <w:delText xml:space="preserve">in </w:delText>
        </w:r>
      </w:del>
      <w:ins w:id="23"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5F7DE3">
        <w:t>.</w:t>
      </w:r>
      <w:r w:rsidR="005B76F7">
        <w:t xml:space="preserve"> </w:t>
      </w:r>
      <w:r w:rsidR="00BD08A8" w:rsidRPr="005F7DE3">
        <w:rPr>
          <w:lang w:eastAsia="zh-CN"/>
        </w:rPr>
        <w:t xml:space="preserve">The hybrid approach </w:t>
      </w:r>
      <w:r w:rsidR="003D3D7C" w:rsidRPr="005F7DE3">
        <w:rPr>
          <w:lang w:eastAsia="zh-CN"/>
        </w:rPr>
        <w:t>had</w:t>
      </w:r>
      <w:r w:rsidR="00BD08A8" w:rsidRPr="005F7DE3">
        <w:rPr>
          <w:lang w:eastAsia="zh-CN"/>
        </w:rPr>
        <w:t xml:space="preserve"> an NRMSE of 8.77 percent (4.79 percent less than </w:t>
      </w:r>
      <w:ins w:id="24" w:author="Braun, James E" w:date="2022-04-14T09:31:00Z">
        <w:r w:rsidR="00E962A6">
          <w:rPr>
            <w:lang w:eastAsia="zh-CN"/>
          </w:rPr>
          <w:t xml:space="preserve">the </w:t>
        </w:r>
      </w:ins>
      <w:r w:rsidR="00BD08A8" w:rsidRPr="005F7DE3">
        <w:rPr>
          <w:lang w:eastAsia="zh-CN"/>
        </w:rPr>
        <w:t>RC and 11.98 percent less than GGMR</w:t>
      </w:r>
      <w:ins w:id="25" w:author="Braun, James E" w:date="2022-04-14T09:31:00Z">
        <w:r w:rsidR="00E962A6">
          <w:rPr>
            <w:lang w:eastAsia="zh-CN"/>
          </w:rPr>
          <w:t xml:space="preserve"> models</w:t>
        </w:r>
      </w:ins>
      <w:r w:rsidR="00BD08A8" w:rsidRPr="005F7DE3">
        <w:rPr>
          <w:lang w:eastAsia="zh-CN"/>
        </w:rPr>
        <w:t xml:space="preserve">), a CVRMSE of 9.95 percent (5.64 percent less than </w:t>
      </w:r>
      <w:ins w:id="26" w:author="Braun, James E" w:date="2022-04-14T09:31:00Z">
        <w:r w:rsidR="00E962A6">
          <w:rPr>
            <w:lang w:eastAsia="zh-CN"/>
          </w:rPr>
          <w:t xml:space="preserve">the </w:t>
        </w:r>
      </w:ins>
      <w:r w:rsidR="00BD08A8" w:rsidRPr="005F7DE3">
        <w:rPr>
          <w:lang w:eastAsia="zh-CN"/>
        </w:rPr>
        <w:t xml:space="preserve">RC and 12.6 percent less than </w:t>
      </w:r>
      <w:ins w:id="27" w:author="Braun, James E" w:date="2022-04-14T09:31:00Z">
        <w:r w:rsidR="00E962A6">
          <w:rPr>
            <w:lang w:eastAsia="zh-CN"/>
          </w:rPr>
          <w:t xml:space="preserve">the </w:t>
        </w:r>
      </w:ins>
      <w:r w:rsidR="00BD08A8" w:rsidRPr="005F7DE3">
        <w:rPr>
          <w:lang w:eastAsia="zh-CN"/>
        </w:rPr>
        <w:t xml:space="preserve">GGMR), an MAE of 3.62 kW (2.14 kW less than </w:t>
      </w:r>
      <w:ins w:id="28" w:author="Braun, James E" w:date="2022-04-14T09:31:00Z">
        <w:r w:rsidR="00E962A6">
          <w:rPr>
            <w:lang w:eastAsia="zh-CN"/>
          </w:rPr>
          <w:t xml:space="preserve">the </w:t>
        </w:r>
      </w:ins>
      <w:r w:rsidR="00BD08A8" w:rsidRPr="005F7DE3">
        <w:rPr>
          <w:lang w:eastAsia="zh-CN"/>
        </w:rPr>
        <w:t xml:space="preserve">RC and 3.99 kW less than </w:t>
      </w:r>
      <w:ins w:id="29" w:author="Braun, James E" w:date="2022-04-14T09:31:00Z">
        <w:r w:rsidR="00E962A6">
          <w:rPr>
            <w:lang w:eastAsia="zh-CN"/>
          </w:rPr>
          <w:t xml:space="preserve">the </w:t>
        </w:r>
      </w:ins>
      <w:r w:rsidR="00BD08A8" w:rsidRPr="005F7DE3">
        <w:rPr>
          <w:lang w:eastAsia="zh-CN"/>
        </w:rPr>
        <w:t xml:space="preserve">GGMR), and a MAPE of 19.31 percent (89.22 percent lower </w:t>
      </w:r>
      <w:ins w:id="30" w:author="Braun, James E" w:date="2022-04-14T09:31:00Z">
        <w:r w:rsidR="00E962A6">
          <w:rPr>
            <w:lang w:eastAsia="zh-CN"/>
          </w:rPr>
          <w:t>than</w:t>
        </w:r>
      </w:ins>
      <w:del w:id="31" w:author="Braun, James E" w:date="2022-04-14T09:31:00Z">
        <w:r w:rsidR="00BD08A8" w:rsidRPr="005F7DE3" w:rsidDel="00E962A6">
          <w:rPr>
            <w:lang w:eastAsia="zh-CN"/>
          </w:rPr>
          <w:delText>from</w:delText>
        </w:r>
      </w:del>
      <w:ins w:id="32" w:author="Braun, James E" w:date="2022-04-14T09:31:00Z">
        <w:r w:rsidR="00E962A6">
          <w:rPr>
            <w:lang w:eastAsia="zh-CN"/>
          </w:rPr>
          <w:t xml:space="preserve"> the</w:t>
        </w:r>
      </w:ins>
      <w:r w:rsidR="00BD08A8" w:rsidRPr="005F7DE3">
        <w:rPr>
          <w:lang w:eastAsia="zh-CN"/>
        </w:rPr>
        <w:t xml:space="preserve"> RC, 8.43 percent lower </w:t>
      </w:r>
      <w:del w:id="33" w:author="Braun, James E" w:date="2022-04-14T09:32:00Z">
        <w:r w:rsidR="00BD08A8" w:rsidRPr="005F7DE3" w:rsidDel="00E962A6">
          <w:rPr>
            <w:lang w:eastAsia="zh-CN"/>
          </w:rPr>
          <w:delText xml:space="preserve">from </w:delText>
        </w:r>
      </w:del>
      <w:ins w:id="34" w:author="Braun, James E" w:date="2022-04-14T09:32:00Z">
        <w:r w:rsidR="00E962A6">
          <w:rPr>
            <w:lang w:eastAsia="zh-CN"/>
          </w:rPr>
          <w:t>than the</w:t>
        </w:r>
        <w:r w:rsidR="00E962A6" w:rsidRPr="005F7DE3">
          <w:rPr>
            <w:lang w:eastAsia="zh-CN"/>
          </w:rPr>
          <w:t xml:space="preserve"> </w:t>
        </w:r>
      </w:ins>
      <w:r w:rsidR="00BD08A8" w:rsidRPr="005F7DE3">
        <w:rPr>
          <w:lang w:eastAsia="zh-CN"/>
        </w:rPr>
        <w:t>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w:t>
      </w:r>
      <w:ins w:id="35" w:author="Braun, James E" w:date="2022-04-14T09:32:00Z">
        <w:r w:rsidR="00E962A6">
          <w:t xml:space="preserve">significantly </w:t>
        </w:r>
      </w:ins>
      <w:r w:rsidR="00E64BAA" w:rsidRPr="005F7DE3">
        <w:t>outperform</w:t>
      </w:r>
      <w:r w:rsidR="003D3D7C" w:rsidRPr="005F7DE3">
        <w:t>ed</w:t>
      </w:r>
      <w:r w:rsidR="00E64BAA" w:rsidRPr="005F7DE3">
        <w:t xml:space="preserve"> </w:t>
      </w:r>
      <w:r w:rsidR="00734491">
        <w:t>both</w:t>
      </w:r>
      <w:ins w:id="36" w:author="Braun, James E" w:date="2022-04-14T09:32:00Z">
        <w:r w:rsidR="00E962A6">
          <w:t xml:space="preserve"> the</w:t>
        </w:r>
      </w:ins>
      <w:r w:rsidR="00734491">
        <w:t xml:space="preserve"> </w:t>
      </w:r>
      <w:r w:rsidR="00436FD4" w:rsidRPr="005F7DE3">
        <w:t xml:space="preserve">RC </w:t>
      </w:r>
      <w:del w:id="37" w:author="Braun, James E" w:date="2022-04-14T09:32:00Z">
        <w:r w:rsidR="00436FD4" w:rsidRPr="005F7DE3" w:rsidDel="00E962A6">
          <w:delText xml:space="preserve">model </w:delText>
        </w:r>
      </w:del>
      <w:r w:rsidR="00436FD4" w:rsidRPr="005F7DE3">
        <w:t>and GGMR model</w:t>
      </w:r>
      <w:ins w:id="38" w:author="Braun, James E" w:date="2022-04-14T09:32:00Z">
        <w:r w:rsidR="00E962A6">
          <w:t>s</w:t>
        </w:r>
      </w:ins>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03663E45" w:rsidR="00CD5554" w:rsidRPr="005F7DE3" w:rsidRDefault="00962C91" w:rsidP="00AF77D1">
      <w:pPr>
        <w:rPr>
          <w:bCs/>
        </w:rPr>
      </w:pPr>
      <w:commentRangeStart w:id="39"/>
      <w:del w:id="40" w:author="Braun, James E" w:date="2022-04-14T09:49:00Z">
        <w:r w:rsidRPr="00C4330D" w:rsidDel="009C367B">
          <w:rPr>
            <w:bCs/>
          </w:rPr>
          <w:delText>Recently, h</w:delText>
        </w:r>
      </w:del>
      <w:ins w:id="41" w:author="Braun, James E" w:date="2022-04-14T09:49:00Z">
        <w:r w:rsidR="009C367B">
          <w:rPr>
            <w:bCs/>
          </w:rPr>
          <w:t>H</w:t>
        </w:r>
      </w:ins>
      <w:r w:rsidRPr="00C4330D">
        <w:rPr>
          <w:bCs/>
        </w:rPr>
        <w:t xml:space="preserve">ydronic radiant slab systems (HRSS) </w:t>
      </w:r>
      <w:del w:id="42" w:author="Braun, James E" w:date="2022-04-14T09:49:00Z">
        <w:r w:rsidRPr="00C4330D" w:rsidDel="009C367B">
          <w:rPr>
            <w:bCs/>
          </w:rPr>
          <w:delText xml:space="preserve">demonstrated </w:delText>
        </w:r>
      </w:del>
      <w:ins w:id="43"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commentRangeEnd w:id="39"/>
      <w:r w:rsidR="009C367B">
        <w:rPr>
          <w:rStyle w:val="CommentReference"/>
        </w:rPr>
        <w:commentReference w:id="39"/>
      </w:r>
      <w:r w:rsidRPr="00C4330D">
        <w:rPr>
          <w:bCs/>
        </w:rPr>
        <w:t xml:space="preserve"> Apart from these benefits, the large thermal storage capacity of </w:t>
      </w:r>
      <w:ins w:id="44" w:author="Braun, James E" w:date="2022-04-14T09:51:00Z">
        <w:r w:rsidR="009C367B">
          <w:rPr>
            <w:bCs/>
          </w:rPr>
          <w:t xml:space="preserve">an </w:t>
        </w:r>
      </w:ins>
      <w:r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del w:id="45" w:author="Braun, James E" w:date="2022-04-14T09:50:00Z">
        <w:r w:rsidR="00493FF4" w:rsidRPr="005F7DE3" w:rsidDel="009C367B">
          <w:rPr>
            <w:bCs/>
          </w:rPr>
          <w:delText>were</w:delText>
        </w:r>
        <w:r w:rsidRPr="00C4330D" w:rsidDel="009C367B">
          <w:rPr>
            <w:bCs/>
          </w:rPr>
          <w:delText xml:space="preserve"> </w:delText>
        </w:r>
      </w:del>
      <w:ins w:id="46"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ins w:id="47" w:author="Braun, James E" w:date="2022-04-14T09:52:00Z">
        <w:r w:rsidR="009C367B">
          <w:rPr>
            <w:bCs/>
          </w:rPr>
          <w:t xml:space="preserve">an </w:t>
        </w:r>
      </w:ins>
      <w:r w:rsidR="00CC06CB">
        <w:rPr>
          <w:bCs/>
        </w:rPr>
        <w:t>HRSS</w:t>
      </w:r>
      <w:r w:rsidRPr="00C4330D">
        <w:rPr>
          <w:bCs/>
        </w:rPr>
        <w:t xml:space="preserve"> frequently experience</w:t>
      </w:r>
      <w:ins w:id="48"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ins w:id="49" w:author="Braun, James E" w:date="2022-04-14T09:52:00Z">
        <w:r w:rsidR="009C367B">
          <w:rPr>
            <w:bCs/>
          </w:rPr>
          <w:t xml:space="preserve"> that when combined with </w:t>
        </w:r>
      </w:ins>
      <w:del w:id="50" w:author="Braun, James E" w:date="2022-04-14T09:52:00Z">
        <w:r w:rsidRPr="00C4330D" w:rsidDel="009C367B">
          <w:rPr>
            <w:bCs/>
          </w:rPr>
          <w:delText xml:space="preserve">. As a result, </w:delText>
        </w:r>
      </w:del>
      <w:r w:rsidRPr="00C4330D">
        <w:rPr>
          <w:bCs/>
        </w:rPr>
        <w:t xml:space="preserve">conventional </w:t>
      </w:r>
      <w:del w:id="51" w:author="Braun, James E" w:date="2022-04-14T09:52:00Z">
        <w:r w:rsidRPr="00C4330D" w:rsidDel="009C367B">
          <w:rPr>
            <w:bCs/>
          </w:rPr>
          <w:delText xml:space="preserve">HRSS </w:delText>
        </w:r>
      </w:del>
      <w:r w:rsidRPr="00C4330D">
        <w:rPr>
          <w:bCs/>
        </w:rPr>
        <w:t xml:space="preserve">control </w:t>
      </w:r>
      <w:ins w:id="52" w:author="Braun, James E" w:date="2022-04-14T09:52:00Z">
        <w:r w:rsidR="009C367B">
          <w:rPr>
            <w:bCs/>
          </w:rPr>
          <w:t xml:space="preserve">approaches can lead to </w:t>
        </w:r>
      </w:ins>
      <w:del w:id="53"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54" w:author="Braun, James E" w:date="2022-04-14T09:53:00Z">
        <w:r w:rsidR="009C367B">
          <w:rPr>
            <w:bCs/>
          </w:rPr>
          <w:t xml:space="preserve">an </w:t>
        </w:r>
      </w:ins>
      <w:r w:rsidRPr="00C4330D">
        <w:rPr>
          <w:bCs/>
        </w:rPr>
        <w:t xml:space="preserve">HRSS </w:t>
      </w:r>
      <w:del w:id="55" w:author="Braun, James E" w:date="2022-04-14T09:53:00Z">
        <w:r w:rsidRPr="00C4330D" w:rsidDel="009C367B">
          <w:rPr>
            <w:bCs/>
          </w:rPr>
          <w:delText xml:space="preserve">requires </w:delText>
        </w:r>
      </w:del>
      <w:ins w:id="56" w:author="Braun, James E" w:date="2022-04-14T09:53:00Z">
        <w:r w:rsidR="009C367B">
          <w:rPr>
            <w:bCs/>
          </w:rPr>
          <w:t>should incorporate</w:t>
        </w:r>
        <w:r w:rsidR="009C367B" w:rsidRPr="00C4330D">
          <w:rPr>
            <w:bCs/>
          </w:rPr>
          <w:t xml:space="preserve"> </w:t>
        </w:r>
      </w:ins>
      <w:r w:rsidRPr="00C4330D">
        <w:rPr>
          <w:bCs/>
        </w:rPr>
        <w:t xml:space="preserve">Model Predictive Control </w:t>
      </w:r>
      <w:r w:rsidRPr="00C4330D">
        <w:rPr>
          <w:bCs/>
        </w:rPr>
        <w:lastRenderedPageBreak/>
        <w:t>(MPC) with accurate load prediction</w:t>
      </w:r>
      <w:del w:id="57" w:author="Braun, James E" w:date="2022-04-14T09:53:00Z">
        <w:r w:rsidRPr="00C4330D" w:rsidDel="009C367B">
          <w:rPr>
            <w:bCs/>
          </w:rPr>
          <w:delText>, as stated in</w:delText>
        </w:r>
      </w:del>
      <w:r w:rsidRPr="00C4330D">
        <w:rPr>
          <w:bCs/>
        </w:rPr>
        <w:t xml:space="preserve">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w:t>
      </w:r>
      <w:r w:rsidR="00CC06CB">
        <w:rPr>
          <w:bCs/>
        </w:rPr>
        <w:t>load prediction</w:t>
      </w:r>
      <w:r w:rsidRPr="00C4330D">
        <w:rPr>
          <w:bCs/>
        </w:rPr>
        <w:t xml:space="preserve"> </w:t>
      </w:r>
      <w:ins w:id="58"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categories: </w:t>
      </w:r>
      <w:del w:id="59" w:author="Braun, James E" w:date="2022-04-14T09:54:00Z">
        <w:r w:rsidR="00E60801" w:rsidRPr="005F7DE3" w:rsidDel="00653276">
          <w:rPr>
            <w:bCs/>
          </w:rPr>
          <w:delText xml:space="preserve">first </w:delText>
        </w:r>
      </w:del>
      <w:ins w:id="60" w:author="Braun, James E" w:date="2022-04-14T09:54:00Z">
        <w:r w:rsidR="00653276" w:rsidRPr="005F7DE3">
          <w:rPr>
            <w:bCs/>
          </w:rPr>
          <w:t>first</w:t>
        </w:r>
        <w:r w:rsidR="00653276">
          <w:rPr>
            <w:bCs/>
          </w:rPr>
          <w:t>-</w:t>
        </w:r>
      </w:ins>
      <w:del w:id="61" w:author="Braun, James E" w:date="2022-04-14T09:54:00Z">
        <w:r w:rsidR="00E60801" w:rsidRPr="005F7DE3" w:rsidDel="00653276">
          <w:rPr>
            <w:bCs/>
          </w:rPr>
          <w:delText xml:space="preserve">principle </w:delText>
        </w:r>
      </w:del>
      <w:ins w:id="62" w:author="Braun, James E" w:date="2022-04-14T09:54:00Z">
        <w:r w:rsidR="00653276" w:rsidRPr="005F7DE3">
          <w:rPr>
            <w:bCs/>
          </w:rPr>
          <w:t>principle</w:t>
        </w:r>
      </w:ins>
      <w:ins w:id="63" w:author="Braun, James E" w:date="2022-04-14T12:27:00Z">
        <w:r w:rsidR="00D71164">
          <w:rPr>
            <w:bCs/>
          </w:rPr>
          <w:t>s</w:t>
        </w:r>
      </w:ins>
      <w:del w:id="64" w:author="Braun, James E" w:date="2022-04-14T12:27:00Z">
        <w:r w:rsidR="00E60801" w:rsidRPr="005F7DE3" w:rsidDel="00D71164">
          <w:rPr>
            <w:bCs/>
          </w:rPr>
          <w:delText>based</w:delText>
        </w:r>
      </w:del>
      <w:r w:rsidR="00E60801" w:rsidRPr="005F7DE3">
        <w:rPr>
          <w:bCs/>
        </w:rPr>
        <w:t xml:space="preserve"> models, </w:t>
      </w:r>
      <w:ins w:id="65" w:author="Braun, James E" w:date="2022-04-14T09:54:00Z">
        <w:r w:rsidR="00653276">
          <w:rPr>
            <w:bCs/>
          </w:rPr>
          <w:t xml:space="preserve">reduced-order </w:t>
        </w:r>
      </w:ins>
      <w:r w:rsidR="00514999" w:rsidRPr="005F7DE3">
        <w:t>thermal resistor-capacitor (RC) network</w:t>
      </w:r>
      <w:r w:rsidR="00514999">
        <w:t xml:space="preserve"> models</w:t>
      </w:r>
      <w:r w:rsidR="00E60801" w:rsidRPr="005F7DE3">
        <w:rPr>
          <w:bCs/>
        </w:rPr>
        <w:t>, and data-driven models</w:t>
      </w:r>
      <w:r w:rsidRPr="00C4330D">
        <w:rPr>
          <w:bCs/>
        </w:rPr>
        <w:t>, as summarized in ASHRAE</w:t>
      </w:r>
      <w:del w:id="66"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67" w:author="Braun, James E" w:date="2022-04-14T12:23:00Z">
        <w:r w:rsidR="00D71164">
          <w:rPr>
            <w:bCs/>
          </w:rPr>
          <w:t>sub</w:t>
        </w:r>
      </w:ins>
      <w:r w:rsidRPr="00C4330D">
        <w:rPr>
          <w:bCs/>
        </w:rPr>
        <w:t>section</w:t>
      </w:r>
      <w:ins w:id="68"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69" w:author="Braun, James E" w:date="2022-04-14T12:24:00Z">
        <w:r w:rsidR="00D71164">
          <w:rPr>
            <w:bCs/>
          </w:rPr>
          <w:t xml:space="preserve">followed </w:t>
        </w:r>
      </w:ins>
      <w:del w:id="70"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71" w:author="Braun, James E" w:date="2022-04-14T12:24:00Z">
        <w:r w:rsidRPr="00C4330D" w:rsidDel="00D71164">
          <w:rPr>
            <w:bCs/>
          </w:rPr>
          <w:delText xml:space="preserve">the </w:delText>
        </w:r>
        <w:r w:rsidR="00CC06CB" w:rsidDel="00D71164">
          <w:rPr>
            <w:bCs/>
          </w:rPr>
          <w:delText>present</w:delText>
        </w:r>
      </w:del>
      <w:ins w:id="72" w:author="Braun, James E" w:date="2022-04-14T12:24:00Z">
        <w:r w:rsidR="00D71164">
          <w:rPr>
            <w:bCs/>
          </w:rPr>
          <w:t>a brief statement of</w:t>
        </w:r>
      </w:ins>
      <w:r w:rsidRPr="00C4330D">
        <w:rPr>
          <w:bCs/>
        </w:rPr>
        <w:t xml:space="preserve"> research objective</w:t>
      </w:r>
      <w:ins w:id="73"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pPr>
        <w:pStyle w:val="Heading2"/>
      </w:pPr>
      <w:r w:rsidRPr="005F7DE3">
        <w:t xml:space="preserve">1.1 </w:t>
      </w:r>
      <w:del w:id="74" w:author="Braun, James E" w:date="2022-04-14T12:27:00Z">
        <w:r w:rsidR="00AF77D1" w:rsidRPr="005F7DE3" w:rsidDel="00D71164">
          <w:delText xml:space="preserve">First </w:delText>
        </w:r>
      </w:del>
      <w:ins w:id="75" w:author="Braun, James E" w:date="2022-04-14T12:27:00Z">
        <w:r w:rsidR="00D71164" w:rsidRPr="005F7DE3">
          <w:t>First</w:t>
        </w:r>
        <w:r w:rsidR="00D71164">
          <w:t>-</w:t>
        </w:r>
      </w:ins>
      <w:r w:rsidR="009B7CC7">
        <w:t>P</w:t>
      </w:r>
      <w:r w:rsidR="00AF77D1" w:rsidRPr="005F7DE3">
        <w:t>rinciple</w:t>
      </w:r>
      <w:del w:id="76" w:author="Braun, James E" w:date="2022-04-14T12:27:00Z">
        <w:r w:rsidR="00AF77D1" w:rsidRPr="005F7DE3" w:rsidDel="00D71164">
          <w:delText>-b</w:delText>
        </w:r>
        <w:r w:rsidRPr="005F7DE3" w:rsidDel="00D71164">
          <w:delText>ase</w:delText>
        </w:r>
      </w:del>
      <w:ins w:id="77" w:author="Braun, James E" w:date="2022-04-14T12:27:00Z">
        <w:r w:rsidR="00D71164">
          <w:t>s</w:t>
        </w:r>
      </w:ins>
      <w:del w:id="78" w:author="Braun, James E" w:date="2022-04-14T12:27:00Z">
        <w:r w:rsidRPr="005F7DE3" w:rsidDel="00D71164">
          <w:delText>d</w:delText>
        </w:r>
      </w:del>
      <w:r w:rsidRPr="005F7DE3">
        <w:t xml:space="preserve"> </w:t>
      </w:r>
      <w:r w:rsidR="009B7CC7">
        <w:t>M</w:t>
      </w:r>
      <w:r w:rsidRPr="005F7DE3">
        <w:t>odel</w:t>
      </w:r>
      <w:r w:rsidR="00A91C89">
        <w:t>s</w:t>
      </w:r>
    </w:p>
    <w:p w14:paraId="22F79C61" w14:textId="55DDB3B0" w:rsidR="004B2BF8" w:rsidRPr="005F7DE3" w:rsidRDefault="00FA0EA8" w:rsidP="00C4330D">
      <w:pPr>
        <w:jc w:val="both"/>
      </w:pPr>
      <w:ins w:id="79" w:author="Braun, James E" w:date="2022-04-14T12:28:00Z">
        <w:r>
          <w:t xml:space="preserve">In this application, </w:t>
        </w:r>
      </w:ins>
      <w:del w:id="80" w:author="Braun, James E" w:date="2022-04-14T12:28:00Z">
        <w:r w:rsidR="00E60801" w:rsidRPr="005F7DE3" w:rsidDel="00FA0EA8">
          <w:delText xml:space="preserve">The </w:delText>
        </w:r>
      </w:del>
      <w:r w:rsidR="00E60801" w:rsidRPr="005F7DE3">
        <w:t>first</w:t>
      </w:r>
      <w:ins w:id="81" w:author="Braun, James E" w:date="2022-04-14T12:28:00Z">
        <w:r>
          <w:t>-</w:t>
        </w:r>
      </w:ins>
      <w:del w:id="82" w:author="Braun, James E" w:date="2022-04-14T12:28:00Z">
        <w:r w:rsidR="00E60801" w:rsidRPr="005F7DE3" w:rsidDel="00FA0EA8">
          <w:delText xml:space="preserve"> </w:delText>
        </w:r>
      </w:del>
      <w:r w:rsidR="00E60801" w:rsidRPr="005F7DE3">
        <w:t>principle</w:t>
      </w:r>
      <w:ins w:id="83" w:author="Braun, James E" w:date="2022-04-14T12:27:00Z">
        <w:r w:rsidR="00D71164">
          <w:t>s</w:t>
        </w:r>
      </w:ins>
      <w:del w:id="84" w:author="Braun, James E" w:date="2022-04-14T12:27:00Z">
        <w:r w:rsidR="00E60801" w:rsidRPr="005F7DE3" w:rsidDel="00D71164">
          <w:delText>-based</w:delText>
        </w:r>
      </w:del>
      <w:r w:rsidR="00E60801" w:rsidRPr="005F7DE3">
        <w:t xml:space="preserve"> models </w:t>
      </w:r>
      <w:r w:rsidR="00A976AA">
        <w:t>refer</w:t>
      </w:r>
      <w:del w:id="85" w:author="Braun, James E" w:date="2022-04-14T12:28:00Z">
        <w:r w:rsidR="00A976AA" w:rsidDel="00FA0EA8">
          <w:delText>s</w:delText>
        </w:r>
      </w:del>
      <w:r w:rsidR="00A976AA">
        <w:t xml:space="preserve"> to </w:t>
      </w:r>
      <w:del w:id="86" w:author="Braun, James E" w:date="2022-04-14T12:31:00Z">
        <w:r w:rsidR="00A976AA" w:rsidDel="00FA0EA8">
          <w:delText xml:space="preserve">the </w:delText>
        </w:r>
      </w:del>
      <w:r w:rsidR="00A976AA">
        <w:t xml:space="preserve">models </w:t>
      </w:r>
      <w:ins w:id="87" w:author="Braun, James E" w:date="2022-04-14T12:31:00Z">
        <w:r>
          <w:t xml:space="preserve">that </w:t>
        </w:r>
      </w:ins>
      <w:r w:rsidR="00A976AA">
        <w:t>us</w:t>
      </w:r>
      <w:ins w:id="88" w:author="Braun, James E" w:date="2022-04-14T12:31:00Z">
        <w:r>
          <w:t>e</w:t>
        </w:r>
      </w:ins>
      <w:del w:id="89" w:author="Braun, James E" w:date="2022-04-14T12:31:00Z">
        <w:r w:rsidR="00A976AA" w:rsidDel="00FA0EA8">
          <w:delText>ing</w:delText>
        </w:r>
      </w:del>
      <w:r w:rsidR="00A976AA">
        <w:t xml:space="preserve">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90"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91"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92"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93" w:author="Braun, James E" w:date="2022-04-14T12:32:00Z">
        <w:r>
          <w:rPr>
            <w:color w:val="000000" w:themeColor="text1"/>
          </w:rPr>
          <w:t>a</w:t>
        </w:r>
      </w:ins>
      <w:del w:id="94"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95" w:author="Braun, James E" w:date="2022-04-14T12:32:00Z">
        <w:r w:rsidR="00682654" w:rsidRPr="00C4330D" w:rsidDel="00FA0EA8">
          <w:rPr>
            <w:color w:val="000000" w:themeColor="text1"/>
          </w:rPr>
          <w:delText xml:space="preserve">stirred </w:delText>
        </w:r>
      </w:del>
      <w:ins w:id="96"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97"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98"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99"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00" w:author="Braun, James E" w:date="2022-04-14T12:32:00Z">
        <w:r w:rsidR="00777185" w:rsidRPr="005F7DE3" w:rsidDel="00FA0EA8">
          <w:rPr>
            <w:color w:val="000000" w:themeColor="text1"/>
          </w:rPr>
          <w:delText xml:space="preserve">their </w:delText>
        </w:r>
      </w:del>
      <w:ins w:id="101"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02" w:author="Braun, James E" w:date="2022-04-14T12:33:00Z">
        <w:r>
          <w:rPr>
            <w:color w:val="000000" w:themeColor="text1"/>
          </w:rPr>
          <w:t>,</w:t>
        </w:r>
      </w:ins>
      <w:r w:rsidR="00777185" w:rsidRPr="005F7DE3">
        <w:rPr>
          <w:color w:val="000000" w:themeColor="text1"/>
        </w:rPr>
        <w:t xml:space="preserve"> ventilation and air condition</w:t>
      </w:r>
      <w:ins w:id="103"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AF77D1">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04" w:author="Braun, James E" w:date="2022-04-14T12:33:00Z">
        <w:r w:rsidRPr="005F7DE3" w:rsidDel="00015B5E">
          <w:delText>The</w:delText>
        </w:r>
        <w:r w:rsidR="00CB763F" w:rsidRPr="005F7DE3" w:rsidDel="00015B5E">
          <w:delText xml:space="preserve"> </w:delText>
        </w:r>
      </w:del>
      <w:ins w:id="105"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06"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07" w:author="Braun, James E" w:date="2022-04-14T12:33:00Z">
        <w:r w:rsidR="00015B5E">
          <w:t xml:space="preserve">a </w:t>
        </w:r>
      </w:ins>
      <w:del w:id="108" w:author="Braun, James E" w:date="2022-04-14T12:33:00Z">
        <w:r w:rsidR="00CB763F" w:rsidRPr="005F7DE3" w:rsidDel="00015B5E">
          <w:delText xml:space="preserve">physical </w:delText>
        </w:r>
      </w:del>
      <w:ins w:id="109" w:author="Braun, James E" w:date="2022-04-14T12:33:00Z">
        <w:r w:rsidR="00015B5E" w:rsidRPr="005F7DE3">
          <w:t>physical</w:t>
        </w:r>
        <w:r w:rsidR="00015B5E">
          <w:t>ly-</w:t>
        </w:r>
      </w:ins>
      <w:r w:rsidR="00CB763F" w:rsidRPr="005F7DE3">
        <w:t>based model</w:t>
      </w:r>
      <w:del w:id="110" w:author="Braun, James E" w:date="2022-04-14T12:33:00Z">
        <w:r w:rsidR="00CB763F" w:rsidRPr="005F7DE3" w:rsidDel="00015B5E">
          <w:delText>s</w:delText>
        </w:r>
      </w:del>
      <w:r w:rsidR="00CB763F" w:rsidRPr="005F7DE3">
        <w:t xml:space="preserve"> and </w:t>
      </w:r>
      <w:ins w:id="111" w:author="Braun, James E" w:date="2022-04-14T12:33:00Z">
        <w:r w:rsidR="00015B5E">
          <w:t xml:space="preserve">a </w:t>
        </w:r>
      </w:ins>
      <w:r w:rsidR="00CB763F" w:rsidRPr="005F7DE3">
        <w:t>data-driven model</w:t>
      </w:r>
      <w:ins w:id="112"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13" w:author="Braun, James E" w:date="2022-04-14T12:34:00Z">
        <w:r w:rsidR="00015B5E">
          <w:t>n</w:t>
        </w:r>
      </w:ins>
      <w:r w:rsidR="00AF77D1" w:rsidRPr="005F7DE3">
        <w:t xml:space="preserve"> </w:t>
      </w:r>
      <w:r w:rsidR="00C751D9" w:rsidRPr="005F7DE3">
        <w:t xml:space="preserve">RC network model is considered </w:t>
      </w:r>
      <w:del w:id="114"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777C7A99" w:rsidR="00D5327E" w:rsidRPr="005F7DE3" w:rsidRDefault="004A064F" w:rsidP="00120FD7">
      <w:pPr>
        <w:jc w:val="both"/>
      </w:pPr>
      <w:r>
        <w:t>Nevertheless, t</w:t>
      </w:r>
      <w:r w:rsidR="00D5327E" w:rsidRPr="005F7DE3">
        <w:t xml:space="preserve">here are some limitations in terms of </w:t>
      </w:r>
      <w:ins w:id="115" w:author="Braun, James E" w:date="2022-04-14T12:35:00Z">
        <w:r w:rsidR="00015B5E">
          <w:t xml:space="preserve">application of </w:t>
        </w:r>
      </w:ins>
      <w:r w:rsidR="00D5327E" w:rsidRPr="005F7DE3">
        <w:t>t</w:t>
      </w:r>
      <w:r w:rsidR="00D612DE" w:rsidRPr="005F7DE3">
        <w:t>he RC model</w:t>
      </w:r>
      <w:del w:id="116"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commentRangeStart w:id="117"/>
      <w:commentRangeStart w:id="118"/>
      <w:r w:rsidR="00051F6B">
        <w:t>T</w:t>
      </w:r>
      <w:r w:rsidR="00D5327E" w:rsidRPr="005F7DE3">
        <w:t>he accuracy of lumped parameter methods is highly dependent on the values 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commentRangeEnd w:id="117"/>
      <w:r w:rsidR="00015B5E">
        <w:rPr>
          <w:rStyle w:val="CommentReference"/>
        </w:rPr>
        <w:commentReference w:id="117"/>
      </w:r>
      <w:commentRangeEnd w:id="118"/>
      <w:r w:rsidR="00BF1DE8">
        <w:rPr>
          <w:rStyle w:val="CommentReference"/>
        </w:rPr>
        <w:commentReference w:id="118"/>
      </w:r>
      <w:r w:rsidR="00D5327E" w:rsidRPr="005F7DE3">
        <w:t xml:space="preserve">. </w:t>
      </w:r>
      <w:r w:rsidR="00C44260">
        <w:t>Moreover, t</w:t>
      </w:r>
      <w:r w:rsidR="00051F6B" w:rsidRPr="005F7DE3">
        <w:t xml:space="preserve">he accuracy of the RC model </w:t>
      </w:r>
      <w:ins w:id="119"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C4330D">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20" w:author="Braun, James E" w:date="2022-04-14T12:40:00Z"/>
        </w:rPr>
      </w:pPr>
      <w:r>
        <w:t>Many data-driven/machine learning algorithms have been evaluated</w:t>
      </w:r>
      <w:r w:rsidR="00573371" w:rsidRPr="005F7DE3">
        <w:t xml:space="preserve"> for building energy modeling</w:t>
      </w:r>
      <w:r>
        <w:t xml:space="preserve"> such as </w:t>
      </w:r>
      <w:commentRangeStart w:id="121"/>
      <w:del w:id="122" w:author="Braun, James E" w:date="2022-04-14T12:39:00Z">
        <w:r w:rsidRPr="00626F5E" w:rsidDel="00E919C1">
          <w:delText xml:space="preserve">partial </w:delText>
        </w:r>
      </w:del>
      <w:ins w:id="123" w:author="Braun, James E" w:date="2022-04-14T12:39:00Z">
        <w:r w:rsidR="00E919C1">
          <w:t>P</w:t>
        </w:r>
        <w:r w:rsidR="00E919C1" w:rsidRPr="00626F5E">
          <w:t xml:space="preserve">artial </w:t>
        </w:r>
      </w:ins>
      <w:del w:id="124" w:author="Braun, James E" w:date="2022-04-14T12:39:00Z">
        <w:r w:rsidRPr="00626F5E" w:rsidDel="00E919C1">
          <w:delText xml:space="preserve">least </w:delText>
        </w:r>
      </w:del>
      <w:ins w:id="125" w:author="Braun, James E" w:date="2022-04-14T12:39:00Z">
        <w:r w:rsidR="00E919C1">
          <w:t>L</w:t>
        </w:r>
        <w:r w:rsidR="00E919C1" w:rsidRPr="00626F5E">
          <w:t xml:space="preserve">east </w:t>
        </w:r>
      </w:ins>
      <w:del w:id="126" w:author="Braun, James E" w:date="2022-04-14T12:39:00Z">
        <w:r w:rsidRPr="00626F5E" w:rsidDel="00E919C1">
          <w:delText xml:space="preserve">squares </w:delText>
        </w:r>
      </w:del>
      <w:ins w:id="127" w:author="Braun, James E" w:date="2022-04-14T12:39:00Z">
        <w:r w:rsidR="00E919C1">
          <w:t>S</w:t>
        </w:r>
        <w:r w:rsidR="00E919C1" w:rsidRPr="00626F5E">
          <w:t xml:space="preserve">quares </w:t>
        </w:r>
      </w:ins>
      <w:r w:rsidRPr="00626F5E">
        <w:t>(PLS)</w:t>
      </w:r>
      <w:commentRangeEnd w:id="121"/>
      <w:r w:rsidR="00E919C1">
        <w:rPr>
          <w:rStyle w:val="CommentReference"/>
        </w:rPr>
        <w:commentReference w:id="121"/>
      </w:r>
      <w:r w:rsidRPr="00626F5E">
        <w:t xml:space="preserve">, Principal </w:t>
      </w:r>
      <w:del w:id="128" w:author="Braun, James E" w:date="2022-04-14T12:38:00Z">
        <w:r w:rsidRPr="00626F5E" w:rsidDel="00E919C1">
          <w:delText xml:space="preserve">component </w:delText>
        </w:r>
      </w:del>
      <w:ins w:id="129" w:author="Braun, James E" w:date="2022-04-14T12:38:00Z">
        <w:r w:rsidR="00E919C1">
          <w:t>C</w:t>
        </w:r>
        <w:r w:rsidR="00E919C1" w:rsidRPr="00626F5E">
          <w:t xml:space="preserve">omponent </w:t>
        </w:r>
      </w:ins>
      <w:del w:id="130" w:author="Braun, James E" w:date="2022-04-14T12:38:00Z">
        <w:r w:rsidRPr="00626F5E" w:rsidDel="00E919C1">
          <w:delText xml:space="preserve">analysis </w:delText>
        </w:r>
      </w:del>
      <w:ins w:id="131"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32" w:author="Braun, James E" w:date="2022-04-14T12:39:00Z">
        <w:r w:rsidR="00575472" w:rsidRPr="009649F0" w:rsidDel="00E919C1">
          <w:delText xml:space="preserve">process </w:delText>
        </w:r>
      </w:del>
      <w:ins w:id="133" w:author="Braun, James E" w:date="2022-04-14T12:39:00Z">
        <w:r w:rsidR="00E919C1">
          <w:t>P</w:t>
        </w:r>
        <w:r w:rsidR="00E919C1" w:rsidRPr="009649F0">
          <w:t xml:space="preserve">rocess </w:t>
        </w:r>
      </w:ins>
      <w:del w:id="134" w:author="Braun, James E" w:date="2022-04-14T12:40:00Z">
        <w:r w:rsidR="00575472" w:rsidRPr="009649F0" w:rsidDel="00E919C1">
          <w:delText xml:space="preserve">regression </w:delText>
        </w:r>
      </w:del>
      <w:ins w:id="135"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136" w:author="Braun, James E" w:date="2022-04-14T12:40:00Z">
        <w:r w:rsidR="00575472" w:rsidRPr="009649F0" w:rsidDel="00E919C1">
          <w:delText xml:space="preserve">mixture </w:delText>
        </w:r>
      </w:del>
      <w:ins w:id="137" w:author="Braun, James E" w:date="2022-04-14T12:40:00Z">
        <w:r w:rsidR="00E919C1">
          <w:t>M</w:t>
        </w:r>
        <w:r w:rsidR="00E919C1" w:rsidRPr="009649F0">
          <w:t xml:space="preserve">ixture </w:t>
        </w:r>
      </w:ins>
      <w:del w:id="138" w:author="Braun, James E" w:date="2022-04-14T12:40:00Z">
        <w:r w:rsidR="00575472" w:rsidRPr="009649F0" w:rsidDel="00E919C1">
          <w:delText xml:space="preserve">models </w:delText>
        </w:r>
      </w:del>
      <w:ins w:id="139" w:author="Braun, James E" w:date="2022-04-14T12:40:00Z">
        <w:r w:rsidR="00E919C1">
          <w:t>M</w:t>
        </w:r>
        <w:r w:rsidR="00E919C1" w:rsidRPr="009649F0">
          <w:t xml:space="preserve">odel </w:t>
        </w:r>
      </w:ins>
      <w:r w:rsidR="00575472" w:rsidRPr="009649F0">
        <w:t>(GMM).</w:t>
      </w:r>
      <w:r w:rsidR="00575472" w:rsidRPr="005F7DE3">
        <w:t xml:space="preserve"> </w:t>
      </w:r>
      <w:ins w:id="140" w:author="Braun, James E" w:date="2022-04-14T12:52:00Z">
        <w:r w:rsidR="005524D2">
          <w:t xml:space="preserve">For example, </w:t>
        </w:r>
      </w:ins>
      <w:r w:rsidR="00575472" w:rsidRPr="005F7DE3">
        <w:t xml:space="preserve">GPR </w:t>
      </w:r>
      <w:del w:id="141"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142"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143"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del w:id="144" w:author="Braun, James E" w:date="2022-04-14T12:52:00Z">
        <w:r w:rsidR="00575472" w:rsidRPr="005F7DE3" w:rsidDel="005524D2">
          <w:delText xml:space="preserve">The </w:delText>
        </w:r>
      </w:del>
      <w:ins w:id="145"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58BA76E7" w:rsidR="00575472" w:rsidRPr="005F7DE3" w:rsidRDefault="00F736C2" w:rsidP="00120FD7">
      <w:pPr>
        <w:jc w:val="both"/>
      </w:pPr>
      <w:r w:rsidRPr="005F7DE3">
        <w:t>Considerable efforts have been made in the field of incremental learning</w:t>
      </w:r>
      <w:r w:rsidR="00B3467E" w:rsidRPr="005F7DE3">
        <w:t xml:space="preserve"> </w:t>
      </w:r>
      <w:commentRangeStart w:id="146"/>
      <w:r w:rsidR="00B3467E" w:rsidRPr="005F7DE3">
        <w:t>GMR</w:t>
      </w:r>
      <w:commentRangeEnd w:id="146"/>
      <w:r w:rsidR="007D146C">
        <w:rPr>
          <w:rStyle w:val="CommentReference"/>
        </w:rPr>
        <w:commentReference w:id="146"/>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147"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148"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149" w:author="Braun, James E" w:date="2022-04-14T12:55:00Z">
        <w:r w:rsidR="00240A6D" w:rsidRPr="005F7DE3" w:rsidDel="005524D2">
          <w:rPr>
            <w:rFonts w:eastAsiaTheme="minorEastAsia"/>
            <w:lang w:eastAsia="zh-CN"/>
          </w:rPr>
          <w:delText>Additionally, t</w:delText>
        </w:r>
      </w:del>
      <w:ins w:id="150"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151" w:author="Braun, James E" w:date="2022-04-14T13:00:00Z">
        <w:r w:rsidR="005C3921" w:rsidRPr="005F7DE3" w:rsidDel="007D146C">
          <w:rPr>
            <w:rFonts w:eastAsiaTheme="minorEastAsia"/>
            <w:lang w:eastAsia="zh-CN"/>
          </w:rPr>
          <w:delText xml:space="preserve">can </w:delText>
        </w:r>
      </w:del>
      <w:ins w:id="152"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153" w:author="Braun, James E" w:date="2022-04-14T13:00:00Z">
        <w:r w:rsidR="007D146C">
          <w:rPr>
            <w:rFonts w:eastAsiaTheme="minorEastAsia"/>
            <w:lang w:eastAsia="zh-CN"/>
          </w:rPr>
          <w:t>s</w:t>
        </w:r>
      </w:ins>
      <w:r w:rsidR="00010C26">
        <w:rPr>
          <w:rFonts w:eastAsiaTheme="minorEastAsia"/>
          <w:lang w:eastAsia="zh-CN"/>
        </w:rPr>
        <w:t xml:space="preserve"> </w:t>
      </w:r>
      <w:ins w:id="154" w:author="Braun, James E" w:date="2022-04-14T13:00:00Z">
        <w:r w:rsidR="007D146C">
          <w:rPr>
            <w:rFonts w:eastAsiaTheme="minorEastAsia"/>
            <w:lang w:eastAsia="zh-CN"/>
          </w:rPr>
          <w:t>of both</w:t>
        </w:r>
      </w:ins>
      <w:del w:id="155"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156" w:author="Braun, James E" w:date="2022-04-14T13:01:00Z">
        <w:r w:rsidR="00DE660D" w:rsidRPr="005F7DE3" w:rsidDel="007D146C">
          <w:rPr>
            <w:rFonts w:eastAsiaTheme="minorEastAsia"/>
            <w:lang w:eastAsia="zh-CN"/>
          </w:rPr>
          <w:delText xml:space="preserve">model </w:delText>
        </w:r>
      </w:del>
      <w:del w:id="157"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158"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159" w:author="Braun, James E" w:date="2022-04-14T13:26:00Z">
        <w:r w:rsidR="00C823D4">
          <w:rPr>
            <w:rFonts w:eastAsiaTheme="minorEastAsia"/>
            <w:lang w:eastAsia="zh-CN"/>
          </w:rPr>
          <w:t>s</w:t>
        </w:r>
      </w:ins>
      <w:del w:id="160"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161"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162" w:author="Braun, James E" w:date="2022-04-14T12:59:00Z">
        <w:r w:rsidR="00334E60" w:rsidRPr="005F7DE3" w:rsidDel="007D146C">
          <w:rPr>
            <w:rFonts w:eastAsiaTheme="minorEastAsia"/>
            <w:lang w:eastAsia="zh-CN"/>
          </w:rPr>
          <w:delText xml:space="preserve">. </w:delText>
        </w:r>
      </w:del>
      <w:ins w:id="163"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164" w:author="Braun, James E" w:date="2022-04-14T12:59:00Z">
        <w:r w:rsidR="00334E60" w:rsidRPr="005F7DE3" w:rsidDel="007D146C">
          <w:rPr>
            <w:rFonts w:eastAsiaTheme="minorEastAsia"/>
            <w:lang w:eastAsia="zh-CN"/>
          </w:rPr>
          <w:delText xml:space="preserve">presented </w:delText>
        </w:r>
      </w:del>
      <w:ins w:id="165"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166"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167" w:author="Braun, James E" w:date="2022-04-14T13:00:00Z">
        <w:r w:rsidR="00334E60" w:rsidRPr="005F7DE3" w:rsidDel="007D146C">
          <w:rPr>
            <w:rFonts w:eastAsiaTheme="minorEastAsia"/>
            <w:lang w:eastAsia="zh-CN"/>
          </w:rPr>
          <w:delText>before a</w:delText>
        </w:r>
      </w:del>
      <w:ins w:id="168"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169"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170" w:author="Braun, James E" w:date="2022-04-14T13:00:00Z">
        <w:r w:rsidR="00334E60" w:rsidRPr="005F7DE3" w:rsidDel="007D146C">
          <w:rPr>
            <w:rFonts w:eastAsiaTheme="minorEastAsia"/>
            <w:lang w:eastAsia="zh-CN"/>
          </w:rPr>
          <w:delText xml:space="preserve">. </w:delText>
        </w:r>
      </w:del>
      <w:ins w:id="171"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172" w:author="Braun, James E" w:date="2022-04-14T13:03:00Z">
        <w:r w:rsidRPr="005F7DE3" w:rsidDel="007D146C">
          <w:delText xml:space="preserve">discussed </w:delText>
        </w:r>
      </w:del>
      <w:ins w:id="173" w:author="Braun, James E" w:date="2022-04-14T13:03:00Z">
        <w:r w:rsidR="007D146C" w:rsidRPr="005F7DE3">
          <w:t>discusse</w:t>
        </w:r>
        <w:r w:rsidR="007D146C">
          <w:t>s</w:t>
        </w:r>
        <w:r w:rsidR="007D146C" w:rsidRPr="005F7DE3">
          <w:t xml:space="preserve"> </w:t>
        </w:r>
      </w:ins>
      <w:del w:id="174"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175" w:author="Braun, James E" w:date="2022-04-14T13:04:00Z">
        <w:r w:rsidRPr="005F7DE3" w:rsidDel="00B75E9B">
          <w:delText xml:space="preserve">and progressing to </w:delText>
        </w:r>
      </w:del>
      <w:r w:rsidRPr="005F7DE3">
        <w:t xml:space="preserve">the GGMR approach, and </w:t>
      </w:r>
      <w:del w:id="176"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177" w:author="Braun, James E" w:date="2022-04-14T13:05:00Z">
        <w:r w:rsidR="00B75E9B">
          <w:t xml:space="preserve"> along with</w:t>
        </w:r>
      </w:ins>
      <w:del w:id="178" w:author="Braun, James E" w:date="2022-04-14T13:05:00Z">
        <w:r w:rsidRPr="005F7DE3" w:rsidDel="00B75E9B">
          <w:delText>, which combines the RC and GGMR approaches</w:delText>
        </w:r>
      </w:del>
      <w:ins w:id="179" w:author="Braun, James E" w:date="2022-04-14T13:05:00Z">
        <w:r w:rsidR="00B75E9B">
          <w:t xml:space="preserve"> </w:t>
        </w:r>
      </w:ins>
      <w:del w:id="180" w:author="Braun, James E" w:date="2022-04-14T13:05:00Z">
        <w:r w:rsidRPr="005F7DE3" w:rsidDel="00B75E9B">
          <w:delText xml:space="preserve">. The final subsection </w:delText>
        </w:r>
      </w:del>
      <w:r w:rsidRPr="005F7DE3">
        <w:t>describ</w:t>
      </w:r>
      <w:ins w:id="181" w:author="Braun, James E" w:date="2022-04-14T13:05:00Z">
        <w:r w:rsidR="00B75E9B">
          <w:t>ing</w:t>
        </w:r>
      </w:ins>
      <w:del w:id="182"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lastRenderedPageBreak/>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183" w:author="Braun, James E" w:date="2022-04-14T13:13:00Z">
        <w:r>
          <w:t xml:space="preserve">An RC network model is based on </w:t>
        </w:r>
      </w:ins>
      <w:del w:id="184" w:author="Braun, James E" w:date="2022-04-14T13:13:00Z">
        <w:r w:rsidR="00453D53" w:rsidRPr="005F7DE3" w:rsidDel="009502C4">
          <w:delText xml:space="preserve">Heat </w:delText>
        </w:r>
      </w:del>
      <w:ins w:id="185" w:author="Braun, James E" w:date="2022-04-14T13:13:00Z">
        <w:r>
          <w:t>h</w:t>
        </w:r>
        <w:r w:rsidRPr="005F7DE3">
          <w:t xml:space="preserve">eat </w:t>
        </w:r>
      </w:ins>
      <w:r w:rsidR="00453D53" w:rsidRPr="005F7DE3">
        <w:t xml:space="preserve">balance equations </w:t>
      </w:r>
      <w:ins w:id="186" w:author="Braun, James E" w:date="2022-04-14T13:13:00Z">
        <w:r>
          <w:t xml:space="preserve">applied to </w:t>
        </w:r>
      </w:ins>
      <w:del w:id="187" w:author="Braun, James E" w:date="2022-04-14T13:13:00Z">
        <w:r w:rsidR="00453D53" w:rsidRPr="005F7DE3" w:rsidDel="009502C4">
          <w:delText xml:space="preserve">on each </w:delText>
        </w:r>
      </w:del>
      <w:r w:rsidR="00453D53" w:rsidRPr="005F7DE3">
        <w:t xml:space="preserve">temperature </w:t>
      </w:r>
      <w:del w:id="188" w:author="Braun, James E" w:date="2022-04-14T13:13:00Z">
        <w:r w:rsidR="00453D53" w:rsidRPr="005F7DE3" w:rsidDel="009502C4">
          <w:delText xml:space="preserve">or </w:delText>
        </w:r>
      </w:del>
      <w:r w:rsidR="00453D53" w:rsidRPr="005F7DE3">
        <w:t>state variable</w:t>
      </w:r>
      <w:ins w:id="189" w:author="Braun, James E" w:date="2022-04-14T13:13:00Z">
        <w:r>
          <w:t>s</w:t>
        </w:r>
      </w:ins>
      <w:r w:rsidR="00453D53" w:rsidRPr="005F7DE3">
        <w:t xml:space="preserve"> </w:t>
      </w:r>
      <w:del w:id="190"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191"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43791E"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BD41670" w:rsidR="00DE36EC" w:rsidRDefault="00DE36EC" w:rsidP="00B83C4A">
            <w:r>
              <w:t>(</w:t>
            </w:r>
            <w:bookmarkStart w:id="192" w:name="state_space"/>
            <w:r w:rsidR="00607396">
              <w:fldChar w:fldCharType="begin"/>
            </w:r>
            <w:r w:rsidR="00607396">
              <w:instrText xml:space="preserve"> SEQ Eq \* MERGEFORMAT </w:instrText>
            </w:r>
            <w:r w:rsidR="00607396">
              <w:fldChar w:fldCharType="separate"/>
            </w:r>
            <w:r w:rsidR="00543C7D">
              <w:rPr>
                <w:noProof/>
              </w:rPr>
              <w:t>1</w:t>
            </w:r>
            <w:r w:rsidR="00607396">
              <w:rPr>
                <w:noProof/>
              </w:rPr>
              <w:fldChar w:fldCharType="end"/>
            </w:r>
            <w:bookmarkEnd w:id="192"/>
            <w:r>
              <w:t>)</w:t>
            </w:r>
          </w:p>
        </w:tc>
      </w:tr>
    </w:tbl>
    <w:p w14:paraId="4293624D" w14:textId="72357345" w:rsidR="00B83C4A" w:rsidRPr="005F7DE3" w:rsidRDefault="009157D1" w:rsidP="00B83C4A">
      <w:r>
        <w:t>where estimated resistance</w:t>
      </w:r>
      <w:r w:rsidR="00BF24D9">
        <w:t>s</w:t>
      </w:r>
      <w:r>
        <w:t>, capacit</w:t>
      </w:r>
      <w:ins w:id="193" w:author="Braun, James E" w:date="2022-04-14T13:14:00Z">
        <w:r w:rsidR="000E710E">
          <w:t>ances</w:t>
        </w:r>
      </w:ins>
      <w:del w:id="194" w:author="Braun, James E" w:date="2022-04-14T13:14:00Z">
        <w:r w:rsidR="00BF24D9" w:rsidDel="000E710E">
          <w:delText>ies</w:delText>
        </w:r>
      </w:del>
      <w:r>
        <w:t xml:space="preserve"> and </w:t>
      </w:r>
      <w:commentRangeStart w:id="195"/>
      <w:r>
        <w:t>heat flux coefficient</w:t>
      </w:r>
      <w:commentRangeEnd w:id="195"/>
      <w:r w:rsidR="000E710E">
        <w:rPr>
          <w:rStyle w:val="CommentReference"/>
        </w:rPr>
        <w:commentReference w:id="195"/>
      </w:r>
      <w:ins w:id="196" w:author="Braun, James E" w:date="2022-04-14T13:19:00Z">
        <w:r w:rsidR="000E710E">
          <w:t>s</w:t>
        </w:r>
      </w:ins>
      <w:r w:rsidR="00BF24D9">
        <w:t xml:space="preserve"> form matrices </w:t>
      </w:r>
      <w:r w:rsidR="00BF24D9" w:rsidRPr="00626F5E">
        <w:rPr>
          <w:i/>
          <w:iCs/>
        </w:rPr>
        <w:t>A, B</w:t>
      </w:r>
      <w:r w:rsidR="00BF24D9">
        <w:t xml:space="preserve"> and vector</w:t>
      </w:r>
      <w:ins w:id="197" w:author="Braun, James E" w:date="2022-04-14T13:15:00Z">
        <w:r w:rsidR="000E710E">
          <w:t>s</w:t>
        </w:r>
      </w:ins>
      <w:r w:rsidR="00BF24D9">
        <w:t xml:space="preserve"> </w:t>
      </w:r>
      <w:r w:rsidR="00BF24D9" w:rsidRPr="00626F5E">
        <w:rPr>
          <w:i/>
          <w:iCs/>
        </w:rPr>
        <w:t>c</w:t>
      </w:r>
      <w:ins w:id="198" w:author="Braun, James E" w:date="2022-04-14T13:18:00Z">
        <w:r w:rsidR="000E710E">
          <w:t xml:space="preserve">, </w:t>
        </w:r>
      </w:ins>
      <w:del w:id="199" w:author="Braun, James E" w:date="2022-04-14T13:18:00Z">
        <w:r w:rsidR="00BF24D9" w:rsidDel="000E710E">
          <w:delText xml:space="preserve"> and </w:delText>
        </w:r>
      </w:del>
      <w:r w:rsidR="00BF24D9" w:rsidRPr="00626F5E">
        <w:rPr>
          <w:i/>
          <w:iCs/>
        </w:rPr>
        <w:t>d</w:t>
      </w:r>
      <w:r w:rsidR="0014477F">
        <w:t xml:space="preserve">. </w:t>
      </w:r>
      <w:del w:id="200" w:author="Braun, James E" w:date="2022-04-14T13:15:00Z">
        <w:r w:rsidR="0014477F" w:rsidDel="000E710E">
          <w:delText xml:space="preserve">And </w:delText>
        </w:r>
      </w:del>
      <w:ins w:id="201" w:author="Braun, James E" w:date="2022-04-14T13:15:00Z">
        <w:r w:rsidR="000E710E">
          <w:t xml:space="preserve">The variables </w:t>
        </w:r>
      </w:ins>
      <w:r w:rsidR="0014477F" w:rsidRPr="00626F5E">
        <w:rPr>
          <w:i/>
          <w:iCs/>
        </w:rPr>
        <w:t>x, u, y</w:t>
      </w:r>
      <w:r w:rsidR="0014477F">
        <w:t xml:space="preserve"> </w:t>
      </w:r>
      <w:r w:rsidR="002319BB">
        <w:t>represent</w:t>
      </w:r>
      <w:ins w:id="202" w:author="Braun, James E" w:date="2022-04-14T13:15:00Z">
        <w:r w:rsidR="000E710E">
          <w:t xml:space="preserve"> </w:t>
        </w:r>
      </w:ins>
      <w:del w:id="203" w:author="Braun, James E" w:date="2022-04-14T13:15:00Z">
        <w:r w:rsidR="002319BB" w:rsidDel="000E710E">
          <w:delText>s</w:delText>
        </w:r>
      </w:del>
      <w:del w:id="204" w:author="Braun, James E" w:date="2022-04-14T13:16:00Z">
        <w:r w:rsidR="0014477F" w:rsidDel="000E710E">
          <w:delText xml:space="preserve"> </w:delText>
        </w:r>
      </w:del>
      <w:r w:rsidR="0014477F">
        <w:t>vector</w:t>
      </w:r>
      <w:ins w:id="205" w:author="Braun, James E" w:date="2022-04-14T13:16:00Z">
        <w:r w:rsidR="000E710E">
          <w:t>s</w:t>
        </w:r>
      </w:ins>
      <w:r w:rsidR="0014477F">
        <w:t xml:space="preserve"> of state</w:t>
      </w:r>
      <w:del w:id="206" w:author="Braun, James E" w:date="2022-04-14T13:16:00Z">
        <w:r w:rsidR="0014477F" w:rsidDel="000E710E">
          <w:delText xml:space="preserve"> variables</w:delText>
        </w:r>
      </w:del>
      <w:r w:rsidR="0014477F">
        <w:t xml:space="preserve">, </w:t>
      </w:r>
      <w:del w:id="207" w:author="Braun, James E" w:date="2022-04-14T13:16:00Z">
        <w:r w:rsidR="0014477F" w:rsidDel="000E710E">
          <w:delText xml:space="preserve">vector of </w:delText>
        </w:r>
      </w:del>
      <w:r w:rsidR="0014477F">
        <w:t>input</w:t>
      </w:r>
      <w:del w:id="208" w:author="Braun, James E" w:date="2022-04-14T13:16:00Z">
        <w:r w:rsidR="0014477F" w:rsidDel="000E710E">
          <w:delText>s</w:delText>
        </w:r>
      </w:del>
      <w:r w:rsidR="0014477F">
        <w:t xml:space="preserve"> and output variable</w:t>
      </w:r>
      <w:ins w:id="209" w:author="Braun, James E" w:date="2022-04-14T13:16:00Z">
        <w:r w:rsidR="000E710E">
          <w:t>s,</w:t>
        </w:r>
      </w:ins>
      <w:r w:rsidR="002319BB">
        <w:t xml:space="preserve"> respectively</w:t>
      </w:r>
      <w:r w:rsidR="0014477F">
        <w:t>.</w:t>
      </w:r>
      <w:r w:rsidR="00054660">
        <w:t xml:space="preserve"> </w:t>
      </w:r>
      <w:r w:rsidR="00B83C4A" w:rsidRPr="005F7DE3">
        <w:t xml:space="preserve">For </w:t>
      </w:r>
      <w:ins w:id="210" w:author="Braun, James E" w:date="2022-04-14T13:16:00Z">
        <w:r w:rsidR="000E710E">
          <w:t xml:space="preserve">an </w:t>
        </w:r>
      </w:ins>
      <w:r w:rsidR="0035246E">
        <w:t>HRSS</w:t>
      </w:r>
      <w:r w:rsidR="00B83C4A" w:rsidRPr="005F7DE3">
        <w:t xml:space="preserve">, </w:t>
      </w:r>
      <w:del w:id="211" w:author="Braun, James E" w:date="2022-04-14T13:19:00Z">
        <w:r w:rsidR="00B83C4A" w:rsidRPr="005F7DE3" w:rsidDel="008A2159">
          <w:delText xml:space="preserve">the </w:delText>
        </w:r>
      </w:del>
      <w:ins w:id="212"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 and </w:t>
      </w:r>
      <w:commentRangeStart w:id="213"/>
      <w:r w:rsidR="00DF0DD6" w:rsidRPr="005F7DE3">
        <w:t xml:space="preserve">its </w:t>
      </w:r>
      <w:r w:rsidR="00B83C4A" w:rsidRPr="005F7DE3">
        <w:t>derivation along the sampling time within tubes</w:t>
      </w:r>
      <w:commentRangeEnd w:id="213"/>
      <w:r w:rsidR="008A2159">
        <w:rPr>
          <w:rStyle w:val="CommentReference"/>
        </w:rPr>
        <w:commentReference w:id="213"/>
      </w:r>
      <w:r w:rsidR="00B83C4A" w:rsidRPr="005F7DE3">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43791E"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7A7FEB59" w:rsidR="002B1990" w:rsidRPr="005F7DE3" w:rsidRDefault="002B1990" w:rsidP="00B83C4A">
            <w:r w:rsidRPr="005F7DE3">
              <w:t>(</w:t>
            </w:r>
            <w:r w:rsidR="0043791E">
              <w:fldChar w:fldCharType="begin"/>
            </w:r>
            <w:r w:rsidR="0043791E">
              <w:instrText xml:space="preserve"> SEQ Eq \* MERGEFORMAT </w:instrText>
            </w:r>
            <w:r w:rsidR="0043791E">
              <w:fldChar w:fldCharType="separate"/>
            </w:r>
            <w:r w:rsidR="00543C7D">
              <w:rPr>
                <w:noProof/>
              </w:rPr>
              <w:t>2</w:t>
            </w:r>
            <w:r w:rsidR="0043791E">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43791E"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4ED2AC9F" w:rsidR="007E670F" w:rsidRPr="005F7DE3" w:rsidRDefault="007E670F" w:rsidP="00B83C4A">
            <w:r w:rsidRPr="005F7DE3">
              <w:t>(</w:t>
            </w:r>
            <w:r w:rsidR="0043791E">
              <w:fldChar w:fldCharType="begin"/>
            </w:r>
            <w:r w:rsidR="0043791E">
              <w:instrText xml:space="preserve"> SEQ Eq \* MERGEFORMAT </w:instrText>
            </w:r>
            <w:r w:rsidR="0043791E">
              <w:fldChar w:fldCharType="separate"/>
            </w:r>
            <w:r w:rsidR="00543C7D">
              <w:rPr>
                <w:noProof/>
              </w:rPr>
              <w:t>3</w:t>
            </w:r>
            <w:r w:rsidR="0043791E">
              <w:rPr>
                <w:noProof/>
              </w:rPr>
              <w:fldChar w:fldCharType="end"/>
            </w:r>
            <w:r w:rsidRPr="005F7DE3">
              <w:t>)</w:t>
            </w:r>
          </w:p>
        </w:tc>
      </w:tr>
    </w:tbl>
    <w:p w14:paraId="7B6B2864" w14:textId="644E907E"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543C7D">
        <w:rPr>
          <w:noProof/>
        </w:rPr>
        <w:t>1</w:t>
      </w:r>
      <w:r>
        <w:fldChar w:fldCharType="end"/>
      </w:r>
      <w:r>
        <w:t xml:space="preserve">). </w:t>
      </w:r>
      <w:r w:rsidR="00B83C4A" w:rsidRPr="005F7DE3">
        <w:t xml:space="preserve">A typical objective function for </w:t>
      </w:r>
      <w:ins w:id="214" w:author="Braun, James E" w:date="2022-04-14T13:25:00Z">
        <w:r w:rsidR="00C823D4">
          <w:t xml:space="preserve">training an </w:t>
        </w:r>
      </w:ins>
      <w:r w:rsidR="00B83C4A" w:rsidRPr="005F7DE3">
        <w:t>RC network model is to minimize the root-mean-square e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B9426EB" w:rsidR="007E670F" w:rsidRPr="005F7DE3" w:rsidRDefault="007E670F" w:rsidP="00B83C4A">
            <w:r w:rsidRPr="005F7DE3">
              <w:t>(</w:t>
            </w:r>
            <w:bookmarkStart w:id="215" w:name="rc_opt"/>
            <w:r w:rsidR="000C24BB" w:rsidRPr="005F7DE3">
              <w:fldChar w:fldCharType="begin"/>
            </w:r>
            <w:r w:rsidR="000C24BB" w:rsidRPr="005F7DE3">
              <w:instrText xml:space="preserve"> SEQ Eq \* MERGEFORMAT </w:instrText>
            </w:r>
            <w:r w:rsidR="000C24BB" w:rsidRPr="005F7DE3">
              <w:fldChar w:fldCharType="separate"/>
            </w:r>
            <w:r w:rsidR="00543C7D">
              <w:rPr>
                <w:noProof/>
              </w:rPr>
              <w:t>4</w:t>
            </w:r>
            <w:r w:rsidR="000C24BB" w:rsidRPr="005F7DE3">
              <w:rPr>
                <w:noProof/>
              </w:rPr>
              <w:fldChar w:fldCharType="end"/>
            </w:r>
            <w:bookmarkEnd w:id="215"/>
            <w:r w:rsidRPr="005F7DE3">
              <w:t>)</w:t>
            </w:r>
          </w:p>
        </w:tc>
      </w:tr>
    </w:tbl>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43791E"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3AABAE22" w:rsidR="00FA64CF" w:rsidRPr="005F7DE3" w:rsidRDefault="00FA64CF" w:rsidP="00B83C4A">
            <w:r w:rsidRPr="005F7DE3">
              <w:t>(</w:t>
            </w:r>
            <w:bookmarkStart w:id="216" w:name="gmm"/>
            <w:r w:rsidRPr="005F7DE3">
              <w:fldChar w:fldCharType="begin"/>
            </w:r>
            <w:r w:rsidRPr="005F7DE3">
              <w:instrText xml:space="preserve"> SEQ Eq \* MERGEFORMAT </w:instrText>
            </w:r>
            <w:r w:rsidRPr="005F7DE3">
              <w:fldChar w:fldCharType="separate"/>
            </w:r>
            <w:r w:rsidR="00543C7D">
              <w:rPr>
                <w:noProof/>
              </w:rPr>
              <w:t>5</w:t>
            </w:r>
            <w:r w:rsidRPr="005F7DE3">
              <w:rPr>
                <w:noProof/>
              </w:rPr>
              <w:fldChar w:fldCharType="end"/>
            </w:r>
            <w:bookmarkEnd w:id="216"/>
            <w:r w:rsidRPr="005F7DE3">
              <w:t>)</w:t>
            </w:r>
          </w:p>
        </w:tc>
      </w:tr>
    </w:tbl>
    <w:p w14:paraId="6B7E87E3" w14:textId="018E03F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217"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543C7D">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43791E"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28EFCADE" w:rsidR="00CD451C" w:rsidRPr="005F7DE3" w:rsidRDefault="00CD451C" w:rsidP="00B83C4A">
            <w:r w:rsidRPr="005F7DE3">
              <w:t>(</w:t>
            </w:r>
            <w:bookmarkStart w:id="218" w:name="gmm_2"/>
            <w:r w:rsidRPr="005F7DE3">
              <w:fldChar w:fldCharType="begin"/>
            </w:r>
            <w:r w:rsidRPr="005F7DE3">
              <w:instrText xml:space="preserve"> SEQ Eq \* MERGEFORMAT </w:instrText>
            </w:r>
            <w:r w:rsidRPr="005F7DE3">
              <w:fldChar w:fldCharType="separate"/>
            </w:r>
            <w:r w:rsidR="00543C7D">
              <w:rPr>
                <w:noProof/>
              </w:rPr>
              <w:t>6</w:t>
            </w:r>
            <w:r w:rsidRPr="005F7DE3">
              <w:rPr>
                <w:noProof/>
              </w:rPr>
              <w:fldChar w:fldCharType="end"/>
            </w:r>
            <w:bookmarkEnd w:id="218"/>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43791E"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408A0317" w:rsidR="002E1CE3" w:rsidRPr="005F7DE3" w:rsidRDefault="002E1CE3" w:rsidP="00DE36EC">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7</w:t>
            </w:r>
            <w:r w:rsidR="0043791E">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43791E"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28DE26B5" w:rsidR="002E1CE3" w:rsidRPr="005F7DE3" w:rsidRDefault="002E1CE3" w:rsidP="00DE36EC">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8</w:t>
            </w:r>
            <w:r w:rsidR="0043791E">
              <w:rPr>
                <w:noProof/>
              </w:rPr>
              <w:fldChar w:fldCharType="end"/>
            </w:r>
            <w:r w:rsidRPr="005F7DE3">
              <w:t>)</w:t>
            </w:r>
          </w:p>
        </w:tc>
      </w:tr>
    </w:tbl>
    <w:p w14:paraId="5B42F805" w14:textId="47E7822C"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543C7D">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43791E"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3420140A" w:rsidR="00C23D87" w:rsidRPr="005F7DE3" w:rsidRDefault="00C23D87" w:rsidP="00B83C4A">
            <w:r w:rsidRPr="005F7DE3">
              <w:t>(</w:t>
            </w:r>
            <w:r w:rsidR="0043791E">
              <w:fldChar w:fldCharType="begin"/>
            </w:r>
            <w:r w:rsidR="0043791E">
              <w:instrText xml:space="preserve"> SEQ Eq \* MERGEFORMAT </w:instrText>
            </w:r>
            <w:r w:rsidR="0043791E">
              <w:fldChar w:fldCharType="separate"/>
            </w:r>
            <w:r w:rsidR="00543C7D">
              <w:rPr>
                <w:noProof/>
              </w:rPr>
              <w:t>9</w:t>
            </w:r>
            <w:r w:rsidR="0043791E">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43791E"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4998982" w:rsidR="00D11F2C" w:rsidRPr="005F7DE3" w:rsidRDefault="00D11F2C" w:rsidP="00B83C4A">
            <w:r w:rsidRPr="005F7DE3">
              <w:t>(</w:t>
            </w:r>
            <w:r w:rsidR="0043791E">
              <w:fldChar w:fldCharType="begin"/>
            </w:r>
            <w:r w:rsidR="0043791E">
              <w:instrText xml:space="preserve"> </w:instrText>
            </w:r>
            <w:r w:rsidR="0043791E">
              <w:instrText xml:space="preserve">SEQ Eq \* MERGEFORMAT </w:instrText>
            </w:r>
            <w:r w:rsidR="0043791E">
              <w:fldChar w:fldCharType="separate"/>
            </w:r>
            <w:r w:rsidR="00543C7D">
              <w:rPr>
                <w:noProof/>
              </w:rPr>
              <w:t>10</w:t>
            </w:r>
            <w:r w:rsidR="0043791E">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43791E"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BE2209A" w:rsidR="00D11F2C" w:rsidRPr="005F7DE3" w:rsidRDefault="00D11F2C" w:rsidP="00B83C4A">
            <w:r w:rsidRPr="005F7DE3">
              <w:t>(</w:t>
            </w:r>
            <w:r w:rsidR="0043791E">
              <w:fldChar w:fldCharType="begin"/>
            </w:r>
            <w:r w:rsidR="0043791E">
              <w:instrText xml:space="preserve"> SEQ Eq \* MERGEFORMAT </w:instrText>
            </w:r>
            <w:r w:rsidR="0043791E">
              <w:fldChar w:fldCharType="separate"/>
            </w:r>
            <w:r w:rsidR="00543C7D">
              <w:rPr>
                <w:noProof/>
              </w:rPr>
              <w:t>11</w:t>
            </w:r>
            <w:r w:rsidR="0043791E">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43791E"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55CE97D" w:rsidR="00390D81" w:rsidRPr="005F7DE3" w:rsidRDefault="00390D81" w:rsidP="00B83C4A">
            <w:r w:rsidRPr="005F7DE3">
              <w:t>(</w:t>
            </w:r>
            <w:r w:rsidR="0043791E">
              <w:fldChar w:fldCharType="begin"/>
            </w:r>
            <w:r w:rsidR="0043791E">
              <w:instrText xml:space="preserve"> SEQ Eq \* MERGEFORMAT </w:instrText>
            </w:r>
            <w:r w:rsidR="0043791E">
              <w:fldChar w:fldCharType="separate"/>
            </w:r>
            <w:r w:rsidR="00543C7D">
              <w:rPr>
                <w:noProof/>
              </w:rPr>
              <w:t>12</w:t>
            </w:r>
            <w:r w:rsidR="0043791E">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219" w:author="Braun, James E" w:date="2022-04-14T13:28:00Z">
        <w:r w:rsidR="008919E2" w:rsidRPr="005F7DE3" w:rsidDel="006A737F">
          <w:delText>to</w:delText>
        </w:r>
        <w:r w:rsidRPr="005F7DE3" w:rsidDel="006A737F">
          <w:delText xml:space="preserve"> </w:delText>
        </w:r>
      </w:del>
      <w:r w:rsidRPr="005F7DE3">
        <w:t>modeling</w:t>
      </w:r>
      <w:ins w:id="220"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221" w:author="Braun, James E" w:date="2022-04-14T13:29:00Z">
        <w:r w:rsidR="00635DD4" w:rsidRPr="005F7DE3" w:rsidDel="006A737F">
          <w:rPr>
            <w:rFonts w:eastAsiaTheme="minorEastAsia"/>
            <w:iCs/>
            <w:lang w:eastAsia="zh-CN"/>
          </w:rPr>
          <w:delText xml:space="preserve">gaussians </w:delText>
        </w:r>
      </w:del>
      <w:ins w:id="222"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223" w:author="Braun, James E" w:date="2022-04-14T13:29:00Z">
        <w:r w:rsidR="00BF68F2" w:rsidRPr="005F7DE3" w:rsidDel="006A737F">
          <w:rPr>
            <w:rFonts w:eastAsiaTheme="minorEastAsia"/>
            <w:iCs/>
            <w:lang w:eastAsia="zh-CN"/>
          </w:rPr>
          <w:delText>will be</w:delText>
        </w:r>
      </w:del>
      <w:ins w:id="224"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225" w:author="Braun, James E" w:date="2022-04-14T13:29:00Z">
        <w:r w:rsidR="006A737F">
          <w:rPr>
            <w:rFonts w:eastAsiaTheme="minorEastAsia"/>
            <w:iCs/>
            <w:lang w:eastAsia="zh-CN"/>
          </w:rPr>
          <w:t>using</w:t>
        </w:r>
      </w:ins>
      <w:del w:id="226"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43791E"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C070B04" w:rsidR="00E72A8D" w:rsidRPr="005F7DE3" w:rsidRDefault="00E72A8D" w:rsidP="00157723">
            <w:pPr>
              <w:spacing w:line="360" w:lineRule="auto"/>
            </w:pPr>
            <w:r w:rsidRPr="005F7DE3">
              <w:t>(</w:t>
            </w:r>
            <w:bookmarkStart w:id="227" w:name="ggmr_start"/>
            <w:r w:rsidR="000C24BB" w:rsidRPr="005F7DE3">
              <w:fldChar w:fldCharType="begin"/>
            </w:r>
            <w:r w:rsidR="000C24BB" w:rsidRPr="005F7DE3">
              <w:instrText xml:space="preserve"> SEQ Eq \* MERGEFORMAT </w:instrText>
            </w:r>
            <w:r w:rsidR="000C24BB" w:rsidRPr="005F7DE3">
              <w:fldChar w:fldCharType="separate"/>
            </w:r>
            <w:r w:rsidR="00543C7D">
              <w:rPr>
                <w:noProof/>
              </w:rPr>
              <w:t>13</w:t>
            </w:r>
            <w:r w:rsidR="000C24BB" w:rsidRPr="005F7DE3">
              <w:rPr>
                <w:noProof/>
              </w:rPr>
              <w:fldChar w:fldCharType="end"/>
            </w:r>
            <w:bookmarkEnd w:id="227"/>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43791E"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66DCFCE" w:rsidR="00E72A8D" w:rsidRPr="005F7DE3" w:rsidRDefault="00E72A8D" w:rsidP="00157723">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14</w:t>
            </w:r>
            <w:r w:rsidR="0043791E">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43791E"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6A17B2D7" w:rsidR="00E72A8D" w:rsidRPr="005F7DE3" w:rsidRDefault="00E72A8D" w:rsidP="00157723">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15</w:t>
            </w:r>
            <w:r w:rsidR="0043791E">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43791E"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73460E4" w:rsidR="004845F2" w:rsidRPr="005F7DE3" w:rsidRDefault="004845F2" w:rsidP="00157723">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16</w:t>
            </w:r>
            <w:r w:rsidR="0043791E">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43791E"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AC66F4B" w:rsidR="003C7D20" w:rsidRPr="005F7DE3" w:rsidRDefault="003C7D20" w:rsidP="00157723">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17</w:t>
            </w:r>
            <w:r w:rsidR="0043791E">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43791E"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8EFCE38" w:rsidR="003C7D20" w:rsidRPr="005F7DE3" w:rsidRDefault="003C7D20" w:rsidP="00157723">
            <w:pPr>
              <w:spacing w:line="360" w:lineRule="auto"/>
            </w:pPr>
            <w:r w:rsidRPr="005F7DE3">
              <w:t>(</w:t>
            </w:r>
            <w:bookmarkStart w:id="228" w:name="ggmr_end"/>
            <w:r w:rsidR="000C24BB" w:rsidRPr="005F7DE3">
              <w:fldChar w:fldCharType="begin"/>
            </w:r>
            <w:r w:rsidR="000C24BB" w:rsidRPr="005F7DE3">
              <w:instrText xml:space="preserve"> SEQ Eq \* MERGEFORMAT </w:instrText>
            </w:r>
            <w:r w:rsidR="000C24BB" w:rsidRPr="005F7DE3">
              <w:fldChar w:fldCharType="separate"/>
            </w:r>
            <w:r w:rsidR="00543C7D">
              <w:rPr>
                <w:noProof/>
              </w:rPr>
              <w:t>18</w:t>
            </w:r>
            <w:r w:rsidR="000C24BB" w:rsidRPr="005F7DE3">
              <w:rPr>
                <w:noProof/>
              </w:rPr>
              <w:fldChar w:fldCharType="end"/>
            </w:r>
            <w:bookmarkEnd w:id="228"/>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229"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230" w:author="Braun, James E" w:date="2022-04-14T13:30:00Z">
        <w:r w:rsidR="002D4406" w:rsidRPr="005F7DE3" w:rsidDel="001A65F8">
          <w:delText xml:space="preserve">is </w:delText>
        </w:r>
      </w:del>
      <w:ins w:id="231" w:author="Braun, James E" w:date="2022-04-14T13:30:00Z">
        <w:r w:rsidR="001A65F8">
          <w:t>are</w:t>
        </w:r>
        <w:r w:rsidR="001A65F8" w:rsidRPr="005F7DE3">
          <w:t xml:space="preserve"> </w:t>
        </w:r>
      </w:ins>
      <w:r w:rsidR="002D4406" w:rsidRPr="005F7DE3">
        <w:t>the weights of</w:t>
      </w:r>
      <w:ins w:id="232"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233"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234" w:name="sec_2_hybrid"/>
      <w:r w:rsidR="00896FFF" w:rsidRPr="005F7DE3">
        <w:t>3</w:t>
      </w:r>
      <w:bookmarkEnd w:id="234"/>
      <w:r w:rsidRPr="005F7DE3">
        <w:t xml:space="preserve"> Hybrid </w:t>
      </w:r>
      <w:r w:rsidR="0090144F" w:rsidRPr="005F7DE3">
        <w:t>Approach</w:t>
      </w:r>
    </w:p>
    <w:p w14:paraId="7E075F28" w14:textId="02B8FA55"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543C7D">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w:t>
      </w:r>
      <w:del w:id="235" w:author="Braun, James E" w:date="2022-04-16T12:25:00Z">
        <w:r w:rsidR="00961179" w:rsidRPr="005F7DE3" w:rsidDel="0024790C">
          <w:delText xml:space="preserve">the </w:delText>
        </w:r>
      </w:del>
      <w:ins w:id="236" w:author="Braun, James E" w:date="2022-04-16T12:25:00Z">
        <w:r w:rsidR="0024790C">
          <w:t>a</w:t>
        </w:r>
        <w:r w:rsidR="0024790C" w:rsidRPr="005F7DE3">
          <w:t xml:space="preserve"> </w:t>
        </w:r>
      </w:ins>
      <w:r w:rsidR="00961179" w:rsidRPr="005F7DE3">
        <w:t xml:space="preserve">real time predicted </w:t>
      </w:r>
      <w:r w:rsidR="001B6CB9" w:rsidRPr="005F7DE3">
        <w:t>system</w:t>
      </w:r>
      <w:r w:rsidR="00961179" w:rsidRPr="005F7DE3">
        <w:t xml:space="preserve"> load from </w:t>
      </w:r>
      <w:ins w:id="237" w:author="Braun, James E" w:date="2022-04-16T12:25:00Z">
        <w:r w:rsidR="0024790C">
          <w:t xml:space="preserve">the </w:t>
        </w:r>
      </w:ins>
      <w:r w:rsidR="00961179" w:rsidRPr="005F7DE3">
        <w:t>RC model and</w:t>
      </w:r>
      <w:ins w:id="238" w:author="Braun, James E" w:date="2022-04-16T12:25:00Z">
        <w:r w:rsidR="0024790C">
          <w:t xml:space="preserve"> an</w:t>
        </w:r>
      </w:ins>
      <w:r w:rsidR="00961179" w:rsidRPr="005F7DE3">
        <w:t xml:space="preserve"> incremental learning framework from </w:t>
      </w:r>
      <w:r w:rsidR="001A7EC3" w:rsidRPr="005F7DE3">
        <w:t>the GGMR model</w:t>
      </w:r>
      <w:r w:rsidR="00961179" w:rsidRPr="005F7DE3">
        <w:t xml:space="preserve">, </w:t>
      </w:r>
      <w:r w:rsidR="00B60C87" w:rsidRPr="005F7DE3">
        <w:t>th</w:t>
      </w:r>
      <w:ins w:id="239" w:author="Braun, James E" w:date="2022-04-16T12:25:00Z">
        <w:r w:rsidR="0024790C">
          <w:t>e</w:t>
        </w:r>
      </w:ins>
      <w:del w:id="240" w:author="Braun, James E" w:date="2022-04-16T12:25:00Z">
        <w:r w:rsidR="00B60C87" w:rsidRPr="005F7DE3" w:rsidDel="0024790C">
          <w:delText>ose</w:delText>
        </w:r>
      </w:del>
      <w:r w:rsidR="00B60C87" w:rsidRPr="005F7DE3">
        <w:t xml:space="preserve"> trained </w:t>
      </w:r>
      <w:del w:id="241" w:author="Braun, James E" w:date="2022-04-16T12:25:00Z">
        <w:r w:rsidR="00B60C87" w:rsidRPr="005F7DE3" w:rsidDel="0024790C">
          <w:delText xml:space="preserve">gaussian </w:delText>
        </w:r>
      </w:del>
      <w:ins w:id="242" w:author="Braun, James E" w:date="2022-04-16T15:29:00Z">
        <w:r w:rsidR="00EA3AA6">
          <w:t>G</w:t>
        </w:r>
      </w:ins>
      <w:ins w:id="243" w:author="Braun, James E" w:date="2022-04-16T12:25:00Z">
        <w:r w:rsidR="0024790C" w:rsidRPr="005F7DE3">
          <w:t xml:space="preserve">aussian </w:t>
        </w:r>
      </w:ins>
      <w:r w:rsidR="00B60C87" w:rsidRPr="005F7DE3">
        <w:t xml:space="preserve">components from Expectation Maximization (EM) </w:t>
      </w:r>
      <w:del w:id="244" w:author="Braun, James E" w:date="2022-04-16T12:26:00Z">
        <w:r w:rsidR="00B60C87" w:rsidRPr="005F7DE3" w:rsidDel="0024790C">
          <w:delText>will be</w:delText>
        </w:r>
      </w:del>
      <w:ins w:id="245" w:author="Braun, James E" w:date="2022-04-16T12:26:00Z">
        <w:r w:rsidR="0024790C">
          <w:t>are</w:t>
        </w:r>
      </w:ins>
      <w:r w:rsidR="00B60C87" w:rsidRPr="005F7DE3">
        <w:t xml:space="preserve"> updated </w:t>
      </w:r>
      <w:del w:id="246" w:author="Braun, James E" w:date="2022-04-16T12:26:00Z">
        <w:r w:rsidR="007D53FE" w:rsidRPr="005F7DE3" w:rsidDel="0024790C">
          <w:delText>accordingly</w:delText>
        </w:r>
        <w:r w:rsidR="001A34D3" w:rsidRPr="005F7DE3" w:rsidDel="0024790C">
          <w:delText xml:space="preserve"> as the update</w:delText>
        </w:r>
      </w:del>
      <w:ins w:id="247" w:author="Braun, James E" w:date="2022-04-16T12:26:00Z">
        <w:r w:rsidR="0024790C">
          <w:t>using</w:t>
        </w:r>
      </w:ins>
      <w:r w:rsidR="001A34D3" w:rsidRPr="005F7DE3">
        <w:t xml:space="preserve"> </w:t>
      </w:r>
      <w:del w:id="248" w:author="Braun, James E" w:date="2022-04-16T12:26:00Z">
        <w:r w:rsidR="001A34D3" w:rsidRPr="005F7DE3" w:rsidDel="0024790C">
          <w:delText xml:space="preserve">rules shown in </w:delText>
        </w:r>
      </w:del>
      <w:r w:rsidR="0017237F">
        <w:t>e</w:t>
      </w:r>
      <w:r w:rsidR="001A34D3" w:rsidRPr="005F7DE3">
        <w:t>quation</w:t>
      </w:r>
      <w:ins w:id="249" w:author="Braun, James E" w:date="2022-04-16T12:26:00Z">
        <w:r w:rsidR="0024790C">
          <w:t>s</w:t>
        </w:r>
      </w:ins>
      <w:r w:rsidR="001A34D3" w:rsidRPr="005F7DE3">
        <w:t xml:space="preserve"> </w:t>
      </w:r>
      <w:r w:rsidR="0017237F">
        <w:t>(</w:t>
      </w:r>
      <w:r w:rsidR="0017237F">
        <w:fldChar w:fldCharType="begin"/>
      </w:r>
      <w:r w:rsidR="0017237F">
        <w:instrText xml:space="preserve"> REF ggmr_start \h </w:instrText>
      </w:r>
      <w:r w:rsidR="0017237F">
        <w:fldChar w:fldCharType="separate"/>
      </w:r>
      <w:r w:rsidR="00543C7D">
        <w:rPr>
          <w:noProof/>
        </w:rPr>
        <w:t>13</w:t>
      </w:r>
      <w:r w:rsidR="0017237F">
        <w:fldChar w:fldCharType="end"/>
      </w:r>
      <w:del w:id="250" w:author="Braun, James E" w:date="2022-04-16T12:26:00Z">
        <w:r w:rsidR="0017237F" w:rsidDel="0024790C">
          <w:delText>)</w:delText>
        </w:r>
        <w:r w:rsidR="001A34D3" w:rsidRPr="005F7DE3" w:rsidDel="0024790C">
          <w:delText xml:space="preserve">~ </w:delText>
        </w:r>
      </w:del>
      <w:ins w:id="251" w:author="Braun, James E" w:date="2022-04-16T12:26:00Z">
        <w:r w:rsidR="0024790C">
          <w:t>) -</w:t>
        </w:r>
        <w:r w:rsidR="0024790C" w:rsidRPr="005F7DE3">
          <w:t xml:space="preserve"> </w:t>
        </w:r>
      </w:ins>
      <w:r w:rsidR="0017237F">
        <w:t>(</w:t>
      </w:r>
      <w:r w:rsidR="0017237F">
        <w:fldChar w:fldCharType="begin"/>
      </w:r>
      <w:r w:rsidR="0017237F">
        <w:instrText xml:space="preserve"> REF ggmr_end \h </w:instrText>
      </w:r>
      <w:r w:rsidR="0017237F">
        <w:fldChar w:fldCharType="separate"/>
      </w:r>
      <w:r w:rsidR="00543C7D">
        <w:rPr>
          <w:noProof/>
        </w:rPr>
        <w:t>18</w:t>
      </w:r>
      <w:r w:rsidR="0017237F">
        <w:fldChar w:fldCharType="end"/>
      </w:r>
      <w:r w:rsidR="0017237F">
        <w:t>)</w:t>
      </w:r>
      <w:r w:rsidR="007D53FE" w:rsidRPr="005F7DE3">
        <w:t xml:space="preserve">. </w:t>
      </w:r>
      <w:r w:rsidR="00527C0E" w:rsidRPr="005F7DE3">
        <w:t xml:space="preserve">Specifically, the RC network module </w:t>
      </w:r>
      <w:del w:id="252" w:author="Braun, James E" w:date="2022-04-16T12:27:00Z">
        <w:r w:rsidR="00527C0E" w:rsidRPr="005F7DE3" w:rsidDel="0024790C">
          <w:delText>will get the</w:delText>
        </w:r>
      </w:del>
      <w:ins w:id="253" w:author="Braun, James E" w:date="2022-04-16T12:27:00Z">
        <w:r w:rsidR="0024790C">
          <w:t xml:space="preserve">receives </w:t>
        </w:r>
        <w:commentRangeStart w:id="254"/>
        <w:r w:rsidR="0024790C">
          <w:t>a</w:t>
        </w:r>
      </w:ins>
      <w:r w:rsidR="00527C0E" w:rsidRPr="005F7DE3">
        <w:t xml:space="preserve"> target time step index </w:t>
      </w:r>
      <w:commentRangeEnd w:id="254"/>
      <w:r w:rsidR="00EA3AA6">
        <w:rPr>
          <w:rStyle w:val="CommentReference"/>
        </w:rPr>
        <w:commentReference w:id="254"/>
      </w:r>
      <w:r w:rsidR="00527C0E" w:rsidRPr="005F7DE3">
        <w:t xml:space="preserve">from </w:t>
      </w:r>
      <w:ins w:id="255" w:author="Braun, James E" w:date="2022-04-16T12:27:00Z">
        <w:r w:rsidR="0024790C">
          <w:t xml:space="preserve">the </w:t>
        </w:r>
      </w:ins>
      <w:r w:rsidR="00527C0E" w:rsidRPr="005F7DE3">
        <w:t>GGMR</w:t>
      </w:r>
      <w:r w:rsidR="003C646C" w:rsidRPr="005F7DE3">
        <w:t xml:space="preserve"> and return</w:t>
      </w:r>
      <w:ins w:id="256" w:author="Braun, James E" w:date="2022-04-16T12:27:00Z">
        <w:r w:rsidR="0024790C">
          <w:t>s</w:t>
        </w:r>
      </w:ins>
      <w:r w:rsidR="003C646C" w:rsidRPr="005F7DE3">
        <w:t xml:space="preserve"> </w:t>
      </w:r>
      <w:del w:id="257" w:author="Braun, James E" w:date="2022-04-16T12:27:00Z">
        <w:r w:rsidR="003C646C" w:rsidRPr="005F7DE3" w:rsidDel="0024790C">
          <w:delText xml:space="preserve">the </w:delText>
        </w:r>
      </w:del>
      <w:ins w:id="258" w:author="Braun, James E" w:date="2022-04-16T12:27:00Z">
        <w:r w:rsidR="0024790C">
          <w:t>a</w:t>
        </w:r>
        <w:r w:rsidR="0024790C" w:rsidRPr="005F7DE3">
          <w:t xml:space="preserve"> </w:t>
        </w:r>
      </w:ins>
      <w:r w:rsidR="003C646C" w:rsidRPr="005F7DE3">
        <w:t xml:space="preserve">predicted RS system load back to </w:t>
      </w:r>
      <w:ins w:id="259" w:author="Braun, James E" w:date="2022-04-16T12:27:00Z">
        <w:r w:rsidR="0024790C">
          <w:t xml:space="preserve">the </w:t>
        </w:r>
      </w:ins>
      <w:r w:rsidR="003C646C" w:rsidRPr="005F7DE3">
        <w:t>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4CB1A658" w:rsidR="0062676E" w:rsidRPr="005F7DE3" w:rsidRDefault="0062676E" w:rsidP="00D921A7">
      <w:pPr>
        <w:pStyle w:val="Caption"/>
      </w:pPr>
      <w:r w:rsidRPr="005F7DE3">
        <w:rPr>
          <w:b/>
          <w:bCs/>
        </w:rPr>
        <w:t xml:space="preserve">Figure </w:t>
      </w:r>
      <w:bookmarkStart w:id="260" w:name="hybrid_show"/>
      <w:r w:rsidRPr="005F7DE3">
        <w:rPr>
          <w:b/>
          <w:bCs/>
        </w:rPr>
        <w:fldChar w:fldCharType="begin"/>
      </w:r>
      <w:r w:rsidRPr="005F7DE3">
        <w:rPr>
          <w:b/>
          <w:bCs/>
        </w:rPr>
        <w:instrText xml:space="preserve"> SEQ Figure \* ARABIC </w:instrText>
      </w:r>
      <w:r w:rsidRPr="005F7DE3">
        <w:rPr>
          <w:b/>
          <w:bCs/>
        </w:rPr>
        <w:fldChar w:fldCharType="separate"/>
      </w:r>
      <w:r w:rsidR="00543C7D">
        <w:rPr>
          <w:b/>
          <w:bCs/>
          <w:noProof/>
        </w:rPr>
        <w:t>1</w:t>
      </w:r>
      <w:r w:rsidRPr="005F7DE3">
        <w:rPr>
          <w:b/>
          <w:bCs/>
        </w:rPr>
        <w:fldChar w:fldCharType="end"/>
      </w:r>
      <w:bookmarkEnd w:id="260"/>
      <w:r w:rsidRPr="005F7DE3">
        <w:t xml:space="preserve"> Underlying </w:t>
      </w:r>
      <w:r w:rsidR="00120EEC" w:rsidRPr="005F7DE3">
        <w:t>Communication</w:t>
      </w:r>
      <w:r w:rsidRPr="005F7DE3">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261" w:name="sec_2_criteria"/>
      <w:r w:rsidRPr="005F7DE3">
        <w:t>2.</w:t>
      </w:r>
      <w:r w:rsidR="001B6420" w:rsidRPr="005F7DE3">
        <w:t>4</w:t>
      </w:r>
      <w:r w:rsidRPr="005F7DE3">
        <w:t xml:space="preserve"> </w:t>
      </w:r>
      <w:bookmarkEnd w:id="261"/>
      <w:r w:rsidRPr="005F7DE3">
        <w:t>Model Performance Evaluation Criteria</w:t>
      </w:r>
    </w:p>
    <w:p w14:paraId="2940B7A6" w14:textId="2FB00587" w:rsidR="00A57370" w:rsidRPr="005F7DE3" w:rsidRDefault="00A57370" w:rsidP="00A57370">
      <w:r w:rsidRPr="005F7DE3">
        <w:t>Four indices, normalized root mean square error (NRMSE), coefficient of variation of root mean square error (CVRMSE), mean absolute error (MAE), and mean absolute percentage error (MAPE)</w:t>
      </w:r>
      <w:ins w:id="262" w:author="Braun, James E" w:date="2022-04-16T12:27:00Z">
        <w:r w:rsidR="00ED39A8">
          <w:t xml:space="preserve">, are used to for </w:t>
        </w:r>
      </w:ins>
      <w:ins w:id="263"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3A66459B" w:rsidR="00A57370" w:rsidRPr="005F7DE3" w:rsidRDefault="00A57370" w:rsidP="000E6F46">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19</w:t>
            </w:r>
            <w:r w:rsidR="0043791E">
              <w:rPr>
                <w:noProof/>
              </w:rPr>
              <w:fldChar w:fldCharType="end"/>
            </w:r>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2540F88F" w:rsidR="00A57370" w:rsidRPr="005F7DE3" w:rsidRDefault="00A57370" w:rsidP="000E6F46">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0</w:t>
            </w:r>
            <w:r w:rsidR="0043791E">
              <w:rPr>
                <w:noProof/>
              </w:rPr>
              <w:fldChar w:fldCharType="end"/>
            </w:r>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4C074846" w:rsidR="00A57370" w:rsidRPr="005F7DE3" w:rsidRDefault="00A57370" w:rsidP="000E6F46">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1</w:t>
            </w:r>
            <w:r w:rsidR="0043791E">
              <w:rPr>
                <w:noProof/>
              </w:rPr>
              <w:fldChar w:fldCharType="end"/>
            </w:r>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1364471" w:rsidR="00A57370" w:rsidRPr="005F7DE3" w:rsidRDefault="00A57370" w:rsidP="000E6F46">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2</w:t>
            </w:r>
            <w:r w:rsidR="0043791E">
              <w:rPr>
                <w:noProof/>
              </w:rPr>
              <w:fldChar w:fldCharType="end"/>
            </w:r>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4DA8C938" w:rsidR="00A57370" w:rsidRPr="005F7DE3" w:rsidRDefault="00A57370" w:rsidP="000E6F46">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3</w:t>
            </w:r>
            <w:r w:rsidR="0043791E">
              <w:rPr>
                <w:noProof/>
              </w:rPr>
              <w:fldChar w:fldCharType="end"/>
            </w:r>
            <w:r w:rsidRPr="005F7DE3">
              <w:t>)</w:t>
            </w:r>
          </w:p>
        </w:tc>
      </w:tr>
    </w:tbl>
    <w:p w14:paraId="6906A023" w14:textId="33493E2F" w:rsidR="005534DD" w:rsidRPr="005F7DE3" w:rsidRDefault="00A57370" w:rsidP="00C4330D">
      <w:pPr>
        <w:jc w:val="both"/>
      </w:pPr>
      <w:r w:rsidRPr="005F7DE3">
        <w:rPr>
          <w:szCs w:val="24"/>
        </w:rPr>
        <w:t xml:space="preserve">where n </w:t>
      </w:r>
      <w:ins w:id="264"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265" w:author="Braun, James E" w:date="2022-04-16T12:28:00Z">
            <w:rPr>
              <w:rFonts w:ascii="Cambria Math" w:hAnsi="Cambria Math"/>
            </w:rPr>
            <m:t xml:space="preserve"> </m:t>
          </w:ins>
        </m:r>
      </m:oMath>
      <w:r w:rsidRPr="005F7DE3">
        <w:t>is the standard deviation of predictions,</w:t>
      </w:r>
      <w:ins w:id="266"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267" w:author="Braun, James E" w:date="2022-04-16T12:29:00Z">
        <w:r w:rsidRPr="005F7DE3" w:rsidDel="00ED39A8">
          <w:delText xml:space="preserve">for </w:delText>
        </w:r>
        <w:r w:rsidR="001F6879" w:rsidRPr="005F7DE3" w:rsidDel="00ED39A8">
          <w:delText>all the three proposed methods, including</w:delText>
        </w:r>
      </w:del>
      <w:ins w:id="268" w:author="Braun, James E" w:date="2022-04-16T12:29:00Z">
        <w:r w:rsidR="00ED39A8">
          <w:t>investigates the performance of</w:t>
        </w:r>
      </w:ins>
      <w:r w:rsidR="001F6879" w:rsidRPr="005F7DE3">
        <w:t xml:space="preserve"> </w:t>
      </w:r>
      <w:ins w:id="269"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270" w:author="Braun, James E" w:date="2022-04-16T12:29:00Z">
        <w:r w:rsidR="00ED39A8">
          <w:t xml:space="preserve">modeling </w:t>
        </w:r>
      </w:ins>
      <w:r w:rsidR="001F6879" w:rsidRPr="005F7DE3">
        <w:t>approach</w:t>
      </w:r>
      <w:ins w:id="271"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001A291B"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272"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273" w:author="Braun, James E" w:date="2022-04-16T12:29:00Z">
        <w:r w:rsidR="00ED39A8">
          <w:t xml:space="preserve">the </w:t>
        </w:r>
      </w:ins>
      <w:r w:rsidR="00C759AF" w:rsidRPr="005F7DE3">
        <w:t xml:space="preserve">data </w:t>
      </w:r>
      <w:ins w:id="274"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275" w:author="Braun, James E" w:date="2022-04-16T12:29:00Z">
        <w:r w:rsidR="00581879" w:rsidRPr="005F7DE3" w:rsidDel="00ED39A8">
          <w:delText>can be</w:delText>
        </w:r>
      </w:del>
      <w:ins w:id="276" w:author="Braun, James E" w:date="2022-04-16T12:30:00Z">
        <w:r w:rsidR="00ED39A8">
          <w:t>was</w:t>
        </w:r>
      </w:ins>
      <w:r w:rsidR="00581879" w:rsidRPr="005F7DE3">
        <w:t xml:space="preserve"> divided </w:t>
      </w:r>
      <w:proofErr w:type="spellStart"/>
      <w:r w:rsidR="00581879" w:rsidRPr="005F7DE3">
        <w:t>into</w:t>
      </w:r>
      <w:del w:id="277" w:author="Braun, James E" w:date="2022-04-16T12:30:00Z">
        <w:r w:rsidR="00581879" w:rsidRPr="005F7DE3" w:rsidDel="00ED39A8">
          <w:delText xml:space="preserve"> </w:delText>
        </w:r>
        <w:r w:rsidR="00A439FF" w:rsidRPr="005F7DE3" w:rsidDel="00ED39A8">
          <w:delText xml:space="preserve">of </w:delText>
        </w:r>
      </w:del>
      <w:r w:rsidR="00A439FF" w:rsidRPr="005F7DE3">
        <w:t>two</w:t>
      </w:r>
      <w:proofErr w:type="spellEnd"/>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278"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279" w:author="Braun, James E" w:date="2022-04-16T12:30:00Z">
        <w:r w:rsidR="008C7C82" w:rsidRPr="005F7DE3" w:rsidDel="00ED39A8">
          <w:delText xml:space="preserve">Façade </w:delText>
        </w:r>
      </w:del>
      <w:ins w:id="280"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281" w:author="Braun, James E" w:date="2022-04-16T12:30:00Z">
        <w:r w:rsidR="00ED39A8">
          <w:t xml:space="preserve">and </w:t>
        </w:r>
      </w:ins>
      <w:r w:rsidR="002234F5" w:rsidRPr="005F7DE3">
        <w:t xml:space="preserve">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commentRangeStart w:id="282"/>
      <w:r w:rsidR="003D3E87" w:rsidRPr="005F7DE3">
        <w:t>The</w:t>
      </w:r>
      <w:r w:rsidR="00A439FF" w:rsidRPr="005F7DE3">
        <w:t xml:space="preserve"> </w:t>
      </w:r>
      <w:r w:rsidR="00C36FC7" w:rsidRPr="005F7DE3">
        <w:t xml:space="preserve">estimated input </w:t>
      </w:r>
      <w:r w:rsidR="003D3E87" w:rsidRPr="005F7DE3">
        <w:t xml:space="preserve">values </w:t>
      </w:r>
      <w:del w:id="283" w:author="Braun, James E" w:date="2022-04-16T12:31:00Z">
        <w:r w:rsidR="003D3E87" w:rsidRPr="005F7DE3" w:rsidDel="00ED39A8">
          <w:delText xml:space="preserve">are </w:delText>
        </w:r>
      </w:del>
      <w:ins w:id="284" w:author="Braun, James E" w:date="2022-04-16T12:31:00Z">
        <w:r w:rsidR="00ED39A8">
          <w:t>we</w:t>
        </w:r>
        <w:r w:rsidR="00ED39A8" w:rsidRPr="005F7DE3">
          <w:t xml:space="preserve">re </w:t>
        </w:r>
      </w:ins>
      <w:r w:rsidR="00581879" w:rsidRPr="005F7DE3">
        <w:t>determined using a</w:t>
      </w:r>
      <w:r w:rsidRPr="005F7DE3">
        <w:t xml:space="preserve"> predefined schedul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commentRangeEnd w:id="282"/>
      <w:r w:rsidR="00ED39A8">
        <w:rPr>
          <w:rStyle w:val="CommentReference"/>
        </w:rPr>
        <w:commentReference w:id="282"/>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285" w:author="Braun, James E" w:date="2022-04-16T13:51:00Z"/>
        </w:rPr>
      </w:pPr>
      <w:r w:rsidRPr="005F7DE3">
        <w:t>Th</w:t>
      </w:r>
      <w:del w:id="286" w:author="Braun, James E" w:date="2022-04-16T12:33:00Z">
        <w:r w:rsidRPr="005F7DE3" w:rsidDel="004F5ED3">
          <w:delText>e</w:delText>
        </w:r>
      </w:del>
      <w:ins w:id="287" w:author="Braun, James E" w:date="2022-04-16T12:33:00Z">
        <w:r w:rsidR="004F5ED3">
          <w:t xml:space="preserve">is </w:t>
        </w:r>
      </w:ins>
      <w:del w:id="288"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289" w:author="Braun, James E" w:date="2022-04-16T13:47:00Z"/>
        </w:rPr>
      </w:pPr>
      <w:del w:id="290" w:author="Braun, James E" w:date="2022-04-16T13:47:00Z">
        <w:r w:rsidRPr="005F7DE3" w:rsidDel="006558D9">
          <w:delText xml:space="preserve">Considering </w:delText>
        </w:r>
      </w:del>
      <w:del w:id="291" w:author="Braun, James E" w:date="2022-04-16T13:51:00Z">
        <w:r w:rsidRPr="005F7DE3" w:rsidDel="00C1743A">
          <w:delText>model accuracy</w:delText>
        </w:r>
      </w:del>
      <w:del w:id="292" w:author="Braun, James E" w:date="2022-04-16T13:47:00Z">
        <w:r w:rsidRPr="005F7DE3" w:rsidDel="006558D9">
          <w:delText>-</w:delText>
        </w:r>
      </w:del>
      <w:del w:id="293" w:author="Braun, James E" w:date="2022-04-16T13:51:00Z">
        <w:r w:rsidRPr="005F7DE3" w:rsidDel="00C1743A">
          <w:delText>complexity</w:delText>
        </w:r>
      </w:del>
      <w:del w:id="294"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295" w:author="Braun, James E" w:date="2022-04-16T13:50:00Z"/>
        </w:rPr>
        <w:pPrChange w:id="296" w:author="Braun, James E" w:date="2022-04-16T13:50:00Z">
          <w:pPr>
            <w:pStyle w:val="ListParagraph"/>
            <w:numPr>
              <w:numId w:val="7"/>
            </w:numPr>
            <w:ind w:hanging="360"/>
          </w:pPr>
        </w:pPrChange>
      </w:pPr>
      <w:del w:id="297"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298" w:author="Braun, James E" w:date="2022-04-16T13:48:00Z">
        <w:r w:rsidR="00632542" w:rsidRPr="005F7DE3" w:rsidDel="006558D9">
          <w:delText>The</w:delText>
        </w:r>
      </w:del>
      <w:del w:id="299" w:author="Braun, James E" w:date="2022-04-16T13:51:00Z">
        <w:r w:rsidR="00632542" w:rsidRPr="005F7DE3" w:rsidDel="00C1743A">
          <w:delText xml:space="preserve"> </w:delText>
        </w:r>
        <w:r w:rsidR="00662BEA" w:rsidRPr="005F7DE3" w:rsidDel="00C1743A">
          <w:delText xml:space="preserve">RC model </w:delText>
        </w:r>
      </w:del>
      <w:del w:id="300"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301" w:author="Braun, James E" w:date="2022-04-16T13:51:00Z">
        <w:r w:rsidR="00662BEA" w:rsidRPr="005F7DE3" w:rsidDel="00C1743A">
          <w:delText>operating conditions</w:delText>
        </w:r>
      </w:del>
      <w:del w:id="302" w:author="Braun, James E" w:date="2022-04-16T13:49:00Z">
        <w:r w:rsidR="00662BEA" w:rsidRPr="005F7DE3" w:rsidDel="006558D9">
          <w:delText>.</w:delText>
        </w:r>
      </w:del>
    </w:p>
    <w:p w14:paraId="251967E3" w14:textId="658D593E" w:rsidR="00632542" w:rsidRPr="005F7DE3" w:rsidDel="00C1743A" w:rsidRDefault="00226D89">
      <w:pPr>
        <w:rPr>
          <w:del w:id="303" w:author="Braun, James E" w:date="2022-04-16T13:51:00Z"/>
        </w:rPr>
        <w:pPrChange w:id="304" w:author="Braun, James E" w:date="2022-04-16T13:50:00Z">
          <w:pPr>
            <w:pStyle w:val="ListParagraph"/>
            <w:numPr>
              <w:numId w:val="7"/>
            </w:numPr>
            <w:ind w:hanging="360"/>
          </w:pPr>
        </w:pPrChange>
      </w:pPr>
      <w:del w:id="305"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2BB62D06" w:rsidR="003D18DC" w:rsidRPr="005F7DE3" w:rsidDel="00C1743A" w:rsidRDefault="00866877" w:rsidP="00632542">
      <w:pPr>
        <w:rPr>
          <w:del w:id="306"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ins w:id="307" w:author="Braun, James E" w:date="2022-04-16T13:51:00Z">
        <w:r w:rsidR="00C1743A">
          <w:t>The choice of a</w:t>
        </w:r>
        <w:r w:rsidR="00C1743A" w:rsidRPr="005F7DE3">
          <w:t xml:space="preserve"> model </w:t>
        </w:r>
        <w:r w:rsidR="00C1743A">
          <w:t xml:space="preserve">is a tradeoff between </w:t>
        </w:r>
        <w:r w:rsidR="00C1743A" w:rsidRPr="005F7DE3">
          <w:t>accuracy</w:t>
        </w:r>
        <w:r w:rsidR="00C1743A">
          <w:t xml:space="preserve"> and </w:t>
        </w:r>
        <w:r w:rsidR="00C1743A" w:rsidRPr="005F7DE3">
          <w:t>complexity</w:t>
        </w:r>
        <w:r w:rsidR="00C1743A">
          <w:t>. A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308" w:author="Braun, James E" w:date="2022-04-16T13:51:00Z"/>
        </w:rPr>
      </w:pPr>
    </w:p>
    <w:p w14:paraId="21892F6A" w14:textId="307C4D81" w:rsidR="0065759F" w:rsidRPr="005F7DE3" w:rsidRDefault="003D18DC" w:rsidP="00632542">
      <w:r w:rsidRPr="005F7DE3">
        <w:t xml:space="preserve">In the present study, we </w:t>
      </w:r>
      <w:del w:id="309" w:author="Braun, James E" w:date="2022-04-16T13:51:00Z">
        <w:r w:rsidRPr="005F7DE3" w:rsidDel="00C1743A">
          <w:delText xml:space="preserve">experimented </w:delText>
        </w:r>
      </w:del>
      <w:ins w:id="310"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543C7D">
        <w:rPr>
          <w:b/>
          <w:bCs/>
          <w:noProof/>
        </w:rPr>
        <w:t>2</w:t>
      </w:r>
      <w:r w:rsidR="008B71BC">
        <w:fldChar w:fldCharType="end"/>
      </w:r>
      <w:r w:rsidR="0065759F" w:rsidRPr="005F7DE3">
        <w:t xml:space="preserve">, </w:t>
      </w:r>
      <w:del w:id="311"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312" w:author="Braun, James E" w:date="2022-04-16T13:52:00Z">
        <w:r w:rsidR="00C1743A">
          <w:t>the</w:t>
        </w:r>
      </w:ins>
      <w:r w:rsidR="00632542" w:rsidRPr="005F7DE3">
        <w:t xml:space="preserve"> three </w:t>
      </w:r>
      <w:del w:id="313"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314" w:author="Braun, James E" w:date="2022-04-16T13:52:00Z">
        <w:r w:rsidR="00C1743A">
          <w:t xml:space="preserve"> models considered are a</w:t>
        </w:r>
      </w:ins>
      <w:del w:id="315"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316" w:author="Braun, James E" w:date="2022-04-16T13:52:00Z">
        <w:r w:rsidR="00632542" w:rsidRPr="005F7DE3" w:rsidDel="00C1743A">
          <w:delText>s</w:delText>
        </w:r>
      </w:del>
      <w:r w:rsidR="00632542" w:rsidRPr="005F7DE3">
        <w:t xml:space="preserve"> Model 1, </w:t>
      </w:r>
      <w:ins w:id="317" w:author="Braun, James E" w:date="2022-04-16T13:52:00Z">
        <w:r w:rsidR="00C1743A">
          <w:t xml:space="preserve">a </w:t>
        </w:r>
      </w:ins>
      <w:r w:rsidR="0065759F" w:rsidRPr="005F7DE3">
        <w:t>six</w:t>
      </w:r>
      <w:r w:rsidR="00632542" w:rsidRPr="005F7DE3">
        <w:t>-state</w:t>
      </w:r>
      <w:del w:id="318" w:author="Braun, James E" w:date="2022-04-16T13:52:00Z">
        <w:r w:rsidR="00632542" w:rsidRPr="005F7DE3" w:rsidDel="00C1743A">
          <w:delText>s</w:delText>
        </w:r>
      </w:del>
      <w:r w:rsidR="00632542" w:rsidRPr="005F7DE3">
        <w:t xml:space="preserve"> Model 2 and </w:t>
      </w:r>
      <w:ins w:id="319" w:author="Braun, James E" w:date="2022-04-16T13:52:00Z">
        <w:r w:rsidR="00C1743A">
          <w:t xml:space="preserve">a </w:t>
        </w:r>
      </w:ins>
      <w:r w:rsidR="0065759F" w:rsidRPr="005F7DE3">
        <w:t>five</w:t>
      </w:r>
      <w:r w:rsidR="00632542" w:rsidRPr="005F7DE3">
        <w:t>-state</w:t>
      </w:r>
      <w:del w:id="320" w:author="Braun, James E" w:date="2022-04-16T13:52:00Z">
        <w:r w:rsidR="00632542" w:rsidRPr="005F7DE3" w:rsidDel="00C1743A">
          <w:delText>s</w:delText>
        </w:r>
      </w:del>
      <w:r w:rsidR="00632542" w:rsidRPr="005F7DE3">
        <w:t xml:space="preserve"> Model 3</w:t>
      </w:r>
      <w:ins w:id="321" w:author="Braun, James E" w:date="2022-04-16T13:53:00Z">
        <w:r w:rsidR="00C1743A">
          <w:t xml:space="preserve">. In these network diagrams, </w:t>
        </w:r>
      </w:ins>
      <w:del w:id="322" w:author="Braun, James E" w:date="2022-04-16T13:53:00Z">
        <w:r w:rsidR="00D86C17" w:rsidRPr="005F7DE3" w:rsidDel="00C1743A">
          <w:delText>,</w:delText>
        </w:r>
      </w:del>
      <w:r w:rsidR="00632542" w:rsidRPr="005F7DE3">
        <w:t xml:space="preserve"> </w:t>
      </w:r>
      <w:del w:id="323"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324" w:author="Braun, James E" w:date="2022-04-16T13:53:00Z">
        <w:r w:rsidR="00C1743A">
          <w:t>s</w:t>
        </w:r>
      </w:ins>
      <w:r w:rsidR="00D86C17" w:rsidRPr="005F7DE3">
        <w:t>, capacitances, resistances, heat flux</w:t>
      </w:r>
      <w:ins w:id="325" w:author="Braun, James E" w:date="2022-04-16T13:53:00Z">
        <w:r w:rsidR="00C1743A">
          <w:t>es</w:t>
        </w:r>
      </w:ins>
      <w:r w:rsidR="00D86C17" w:rsidRPr="005F7DE3">
        <w:t xml:space="preserve"> due to radiation and corresponding coefficients</w:t>
      </w:r>
      <w:del w:id="326" w:author="Braun, James E" w:date="2022-04-16T13:54:00Z">
        <w:r w:rsidR="00D86C17" w:rsidRPr="005F7DE3" w:rsidDel="00C1743A">
          <w:delText>. As for</w:delText>
        </w:r>
      </w:del>
      <w:ins w:id="327"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w:t>
      </w:r>
      <w:r w:rsidR="00D86C17" w:rsidRPr="005F7DE3">
        <w:lastRenderedPageBreak/>
        <w:t xml:space="preserve">slab concrete, hot water or chilled water within tubes, insulation below tubes, envelope, room air, internal wall, solar radiation, internal heat, lighting, air handling unit, </w:t>
      </w:r>
      <w:ins w:id="328"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081179D3" w:rsidR="00632542" w:rsidRPr="005F7DE3" w:rsidRDefault="005D175C" w:rsidP="00632542">
      <w:r w:rsidRPr="005F7DE3">
        <w:t>Each of</w:t>
      </w:r>
      <w:r w:rsidR="00D86C17" w:rsidRPr="005F7DE3">
        <w:t xml:space="preserve"> </w:t>
      </w:r>
      <w:ins w:id="329"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330" w:author="Braun, James E" w:date="2022-04-16T13:55:00Z">
        <w:r w:rsidR="00C1743A">
          <w:t xml:space="preserve"> the</w:t>
        </w:r>
      </w:ins>
      <w:r w:rsidRPr="005F7DE3">
        <w:t xml:space="preserve"> </w:t>
      </w:r>
      <w:r w:rsidR="00C94FA1" w:rsidRPr="005F7DE3">
        <w:t>room</w:t>
      </w:r>
      <w:r w:rsidR="00632542" w:rsidRPr="005F7DE3">
        <w:t xml:space="preserve"> </w:t>
      </w:r>
      <w:ins w:id="331"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332" w:author="Braun, James E" w:date="2022-04-16T13:55:00Z">
        <w:r w:rsidR="00C1743A">
          <w:t xml:space="preserve">the </w:t>
        </w:r>
      </w:ins>
      <w:r w:rsidR="003D18DC" w:rsidRPr="005F7DE3">
        <w:t xml:space="preserve">double façade system, and </w:t>
      </w:r>
      <w:ins w:id="333" w:author="Braun, James E" w:date="2022-04-16T13:55:00Z">
        <w:r w:rsidR="00C1743A">
          <w:t xml:space="preserve">a </w:t>
        </w:r>
      </w:ins>
      <w:r w:rsidR="003D18DC" w:rsidRPr="005F7DE3">
        <w:t xml:space="preserve">room air node to capture </w:t>
      </w:r>
      <w:del w:id="334" w:author="Braun, James E" w:date="2022-04-16T14:03:00Z">
        <w:r w:rsidR="003D18DC" w:rsidRPr="005F7DE3" w:rsidDel="004219CF">
          <w:delText xml:space="preserve">the provided </w:delText>
        </w:r>
      </w:del>
      <w:r w:rsidR="003D18DC" w:rsidRPr="005F7DE3">
        <w:t>disturbance</w:t>
      </w:r>
      <w:ins w:id="335" w:author="Braun, James E" w:date="2022-04-16T14:03:00Z">
        <w:r w:rsidR="004219CF">
          <w:t>s due to</w:t>
        </w:r>
      </w:ins>
      <w:r w:rsidR="003D18DC" w:rsidRPr="005F7DE3">
        <w:t xml:space="preserve"> heating or cooling from </w:t>
      </w:r>
      <w:ins w:id="336"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337" w:author="Braun, James E" w:date="2022-04-16T14:03:00Z">
        <w:r w:rsidR="007C49E9" w:rsidRPr="005F7DE3" w:rsidDel="004219CF">
          <w:delText>In the case of</w:delText>
        </w:r>
      </w:del>
      <w:ins w:id="338" w:author="Braun, James E" w:date="2022-04-16T14:04:00Z">
        <w:r w:rsidR="004219CF">
          <w:t>For</w:t>
        </w:r>
      </w:ins>
      <w:r w:rsidR="007C49E9" w:rsidRPr="005F7DE3">
        <w:t xml:space="preserve"> the concrete slab</w:t>
      </w:r>
      <w:ins w:id="339"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340"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341"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342" w:author="Braun, James E" w:date="2022-04-16T14:04:00Z">
        <w:r w:rsidR="001851E9" w:rsidRPr="005F7DE3" w:rsidDel="004219CF">
          <w:delText>. And</w:delText>
        </w:r>
      </w:del>
      <w:ins w:id="343"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w:t>
      </w:r>
      <w:ins w:id="344" w:author="Braun, James E" w:date="2022-04-16T14:05:00Z">
        <w:r w:rsidR="004219CF">
          <w:t>compared to</w:t>
        </w:r>
      </w:ins>
      <w:del w:id="345" w:author="Braun, James E" w:date="2022-04-16T14:05:00Z">
        <w:r w:rsidR="00AF48A3" w:rsidRPr="005F7DE3" w:rsidDel="004219CF">
          <w:delText>than</w:delText>
        </w:r>
      </w:del>
      <w:r w:rsidR="00AF48A3" w:rsidRPr="005F7DE3">
        <w:t xml:space="preserve"> Model 3 to represent </w:t>
      </w:r>
      <w:del w:id="346"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347"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2CA9C7BB"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543C7D">
        <w:rPr>
          <w:b/>
          <w:bCs/>
          <w:noProof/>
        </w:rPr>
        <w:t>3</w:t>
      </w:r>
      <w:r w:rsidR="008B71BC">
        <w:fldChar w:fldCharType="end"/>
      </w:r>
      <w:r w:rsidRPr="005F7DE3">
        <w:t xml:space="preserve"> depicts </w:t>
      </w:r>
      <w:del w:id="348" w:author="Braun, James E" w:date="2022-04-16T14:06:00Z">
        <w:r w:rsidRPr="005F7DE3" w:rsidDel="004219CF">
          <w:delText xml:space="preserve">the </w:delText>
        </w:r>
      </w:del>
      <w:r w:rsidRPr="005F7DE3">
        <w:t xml:space="preserve">predicted and actual results obtained </w:t>
      </w:r>
      <w:del w:id="349" w:author="Braun, James E" w:date="2022-04-16T14:06:00Z">
        <w:r w:rsidRPr="005F7DE3" w:rsidDel="004219CF">
          <w:delText xml:space="preserve">during </w:delText>
        </w:r>
      </w:del>
      <w:ins w:id="350" w:author="Braun, James E" w:date="2022-04-16T14:06:00Z">
        <w:r w:rsidR="004219CF">
          <w:t>for</w:t>
        </w:r>
        <w:r w:rsidR="004219CF" w:rsidRPr="005F7DE3">
          <w:t xml:space="preserve"> </w:t>
        </w:r>
      </w:ins>
      <w:r w:rsidRPr="005F7DE3">
        <w:t xml:space="preserve">the testing period (10892 sampling points for </w:t>
      </w:r>
      <w:commentRangeStart w:id="351"/>
      <w:r w:rsidRPr="005F7DE3">
        <w:t>around 37 days</w:t>
      </w:r>
      <w:commentRangeEnd w:id="351"/>
      <w:r w:rsidR="004219CF">
        <w:rPr>
          <w:rStyle w:val="CommentReference"/>
        </w:rPr>
        <w:commentReference w:id="351"/>
      </w:r>
      <w:r w:rsidRPr="005F7DE3">
        <w:t xml:space="preserve">). Model 1 has </w:t>
      </w:r>
      <w:del w:id="352"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slab representation. Model 2 has a lower CVRMSE than Model 3, which is consistent with the addition of a sink node. Table </w:t>
      </w:r>
      <w:r w:rsidR="008B71BC">
        <w:fldChar w:fldCharType="begin"/>
      </w:r>
      <w:r w:rsidR="008B71BC">
        <w:instrText xml:space="preserve"> REF rc_tb_comp \h </w:instrText>
      </w:r>
      <w:r w:rsidR="008B71BC">
        <w:fldChar w:fldCharType="separate"/>
      </w:r>
      <w:r w:rsidR="00543C7D">
        <w:rPr>
          <w:b/>
          <w:bCs/>
          <w:noProof/>
        </w:rPr>
        <w:t>2</w:t>
      </w:r>
      <w:r w:rsidR="008B71BC">
        <w:fldChar w:fldCharType="end"/>
      </w:r>
      <w:r w:rsidRPr="005F7DE3">
        <w:t xml:space="preserve"> contains a more detailed comparison of performance. </w:t>
      </w:r>
      <w:commentRangeStart w:id="353"/>
      <w:r w:rsidRPr="005F7DE3">
        <w:t>Model 2 was chosen as the optimal model for the RC network method since it performs better than Model 3 at capturing peaking loads.</w:t>
      </w:r>
      <w:commentRangeEnd w:id="353"/>
      <w:r w:rsidR="004219CF">
        <w:rPr>
          <w:rStyle w:val="CommentReference"/>
        </w:rPr>
        <w:commentReference w:id="353"/>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354"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7706"/>
        <w:gridCol w:w="1083"/>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43791E"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6F348B2D" w:rsidR="00BB31D6" w:rsidRPr="005F7DE3" w:rsidRDefault="00BB31D6" w:rsidP="00482FCA">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4</w:t>
            </w:r>
            <w:r w:rsidR="0043791E">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43791E"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2D3FF48B" w:rsidR="00BB31D6" w:rsidRPr="005F7DE3" w:rsidRDefault="00BB31D6" w:rsidP="00482FCA">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5</w:t>
            </w:r>
            <w:r w:rsidR="0043791E">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w:commentRangeStart w:id="355"/>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3E1A7AB8" w:rsidR="00BB31D6" w:rsidRPr="005F7DE3" w:rsidRDefault="00BB31D6" w:rsidP="00482FCA">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6</w:t>
            </w:r>
            <w:r w:rsidR="0043791E">
              <w:rPr>
                <w:noProof/>
              </w:rPr>
              <w:fldChar w:fldCharType="end"/>
            </w:r>
            <w:r w:rsidRPr="005F7DE3">
              <w:t>)</w:t>
            </w:r>
            <w:commentRangeEnd w:id="355"/>
            <w:r w:rsidR="009D19C9">
              <w:rPr>
                <w:rStyle w:val="CommentReference"/>
              </w:rPr>
              <w:commentReference w:id="355"/>
            </w:r>
          </w:p>
        </w:tc>
      </w:tr>
    </w:tbl>
    <w:p w14:paraId="0FE08725" w14:textId="69A422D1" w:rsidR="00BB31D6" w:rsidRPr="005F7DE3" w:rsidRDefault="00BB31D6" w:rsidP="00BB31D6">
      <w:del w:id="356" w:author="Braun, James E" w:date="2022-04-16T14:13:00Z">
        <w:r w:rsidRPr="005F7DE3" w:rsidDel="009A248D">
          <w:delText xml:space="preserve">Thermal </w:delText>
        </w:r>
      </w:del>
      <w:ins w:id="357" w:author="Braun, James E" w:date="2022-04-16T14:13:00Z">
        <w:r w:rsidR="009A248D">
          <w:t>Initial values for t</w:t>
        </w:r>
        <w:r w:rsidR="009A248D" w:rsidRPr="005F7DE3">
          <w:t xml:space="preserve">hermal </w:t>
        </w:r>
      </w:ins>
      <w:r w:rsidRPr="005F7DE3">
        <w:t>resistances</w:t>
      </w:r>
      <w:del w:id="358" w:author="Braun, James E" w:date="2022-04-16T14:13:00Z">
        <w:r w:rsidRPr="005F7DE3" w:rsidDel="009A248D">
          <w:delText>,</w:delText>
        </w:r>
      </w:del>
      <w:r w:rsidRPr="005F7DE3">
        <w:t xml:space="preserve"> (</w:t>
      </w:r>
      <m:oMath>
        <m:r>
          <w:rPr>
            <w:rFonts w:ascii="Cambria Math" w:hAnsi="Cambria Math"/>
          </w:rPr>
          <m:t>K</m:t>
        </m:r>
        <m:r>
          <m:rPr>
            <m:lit/>
          </m:rPr>
          <w:rPr>
            <w:rFonts w:ascii="Cambria Math" w:hAnsi="Cambria Math"/>
          </w:rPr>
          <m:t>/</m:t>
        </m:r>
        <m:r>
          <w:rPr>
            <w:rFonts w:ascii="Cambria Math" w:hAnsi="Cambria Math"/>
          </w:rPr>
          <m:t>W</m:t>
        </m:r>
      </m:oMath>
      <w:r w:rsidRPr="005F7DE3">
        <w:t xml:space="preserve">) and thermal </w:t>
      </w:r>
      <w:del w:id="359" w:author="Braun, James E" w:date="2022-04-16T14:13:00Z">
        <w:r w:rsidRPr="005F7DE3" w:rsidDel="009A248D">
          <w:delText xml:space="preserve">capacity </w:delText>
        </w:r>
      </w:del>
      <w:ins w:id="360" w:author="Braun, James E" w:date="2022-04-16T14:13:00Z">
        <w:r w:rsidR="009A248D" w:rsidRPr="005F7DE3">
          <w:t>capacit</w:t>
        </w:r>
        <w:r w:rsidR="009A248D">
          <w:t>ances</w:t>
        </w:r>
        <w:r w:rsidR="009A248D" w:rsidRPr="005F7DE3">
          <w:t xml:space="preserve"> </w:t>
        </w:r>
      </w:ins>
      <w:r w:rsidRPr="005F7DE3">
        <w:t>(</w:t>
      </w:r>
      <m:oMath>
        <m:r>
          <w:rPr>
            <w:rFonts w:ascii="Cambria Math" w:hAnsi="Cambria Math"/>
          </w:rPr>
          <m:t>J</m:t>
        </m:r>
        <m:r>
          <m:rPr>
            <m:lit/>
          </m:rPr>
          <w:rPr>
            <w:rFonts w:ascii="Cambria Math" w:hAnsi="Cambria Math"/>
          </w:rPr>
          <m:t>/</m:t>
        </m:r>
        <m:r>
          <w:rPr>
            <w:rFonts w:ascii="Cambria Math" w:hAnsi="Cambria Math"/>
          </w:rPr>
          <m:t>K)</m:t>
        </m:r>
      </m:oMath>
      <w:r w:rsidRPr="005F7DE3">
        <w:t xml:space="preserve"> </w:t>
      </w:r>
      <w:ins w:id="361" w:author="Braun, James E" w:date="2022-04-16T14:13:00Z">
        <w:r w:rsidR="009A248D">
          <w:t xml:space="preserve">for the training process </w:t>
        </w:r>
      </w:ins>
      <w:del w:id="362" w:author="Braun, James E" w:date="2022-04-16T14:13:00Z">
        <w:r w:rsidRPr="005F7DE3" w:rsidDel="009A248D">
          <w:delText xml:space="preserve">are </w:delText>
        </w:r>
      </w:del>
      <w:ins w:id="363" w:author="Braun, James E" w:date="2022-04-16T14:13:00Z">
        <w:r w:rsidR="009A248D">
          <w:t>we</w:t>
        </w:r>
        <w:r w:rsidR="009A248D" w:rsidRPr="005F7DE3">
          <w:t xml:space="preserve">re </w:t>
        </w:r>
      </w:ins>
      <w:r w:rsidRPr="005F7DE3">
        <w:t xml:space="preserve">evaluated using the following equations, the results of which are displayed in Table </w:t>
      </w:r>
      <w:r w:rsidR="008B71BC">
        <w:fldChar w:fldCharType="begin"/>
      </w:r>
      <w:r w:rsidR="008B71BC">
        <w:instrText xml:space="preserve"> REF rc_tb_estima \h </w:instrText>
      </w:r>
      <w:r w:rsidR="008B71BC">
        <w:fldChar w:fldCharType="separate"/>
      </w:r>
      <w:r w:rsidR="00543C7D">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74774506" w:rsidR="00BB31D6" w:rsidRPr="005F7DE3" w:rsidRDefault="00BB31D6" w:rsidP="00482FCA">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7</w:t>
            </w:r>
            <w:r w:rsidR="0043791E">
              <w:rPr>
                <w:noProof/>
              </w:rPr>
              <w:fldChar w:fldCharType="end"/>
            </w:r>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7447A8E" w:rsidR="00BB31D6" w:rsidRPr="005F7DE3" w:rsidRDefault="00BB31D6" w:rsidP="00482FCA">
            <w:pPr>
              <w:spacing w:line="360" w:lineRule="auto"/>
            </w:pPr>
            <w:r w:rsidRPr="005F7DE3">
              <w:t>(</w:t>
            </w:r>
            <w:r w:rsidR="0043791E">
              <w:fldChar w:fldCharType="begin"/>
            </w:r>
            <w:r w:rsidR="0043791E">
              <w:instrText xml:space="preserve"> SEQ Eq \* MERGEFORMAT </w:instrText>
            </w:r>
            <w:r w:rsidR="0043791E">
              <w:fldChar w:fldCharType="separate"/>
            </w:r>
            <w:r w:rsidR="00543C7D">
              <w:rPr>
                <w:noProof/>
              </w:rPr>
              <w:t>28</w:t>
            </w:r>
            <w:r w:rsidR="0043791E">
              <w:rPr>
                <w:noProof/>
              </w:rPr>
              <w:fldChar w:fldCharType="end"/>
            </w:r>
            <w:r w:rsidRPr="005F7DE3">
              <w:t>)</w:t>
            </w:r>
          </w:p>
        </w:tc>
      </w:tr>
    </w:tbl>
    <w:p w14:paraId="360AD1CB" w14:textId="4F8D8268"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543C7D">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5DD51F48" w:rsidR="00BB31D6" w:rsidRPr="005F7DE3" w:rsidRDefault="00BB31D6" w:rsidP="00D921A7">
      <w:pPr>
        <w:pStyle w:val="Caption"/>
      </w:pPr>
      <w:commentRangeStart w:id="364"/>
      <w:r w:rsidRPr="005F7DE3">
        <w:rPr>
          <w:b/>
          <w:bCs/>
        </w:rPr>
        <w:t xml:space="preserve">Table </w:t>
      </w:r>
      <w:bookmarkStart w:id="365" w:name="rc_tb_estima"/>
      <w:r w:rsidRPr="005F7DE3">
        <w:rPr>
          <w:b/>
          <w:bCs/>
        </w:rPr>
        <w:fldChar w:fldCharType="begin"/>
      </w:r>
      <w:r w:rsidRPr="005F7DE3">
        <w:rPr>
          <w:b/>
          <w:bCs/>
        </w:rPr>
        <w:instrText xml:space="preserve"> SEQ Table \* ARABIC </w:instrText>
      </w:r>
      <w:r w:rsidRPr="005F7DE3">
        <w:rPr>
          <w:b/>
          <w:bCs/>
        </w:rPr>
        <w:fldChar w:fldCharType="separate"/>
      </w:r>
      <w:r w:rsidR="00543C7D">
        <w:rPr>
          <w:b/>
          <w:bCs/>
          <w:noProof/>
        </w:rPr>
        <w:t>1</w:t>
      </w:r>
      <w:r w:rsidRPr="005F7DE3">
        <w:rPr>
          <w:b/>
          <w:bCs/>
          <w:noProof/>
        </w:rPr>
        <w:fldChar w:fldCharType="end"/>
      </w:r>
      <w:bookmarkEnd w:id="365"/>
      <w:r w:rsidRPr="005F7DE3">
        <w:t xml:space="preserve"> </w:t>
      </w:r>
      <w:del w:id="366" w:author="Braun, James E" w:date="2022-04-16T14:14:00Z">
        <w:r w:rsidRPr="005F7DE3" w:rsidDel="009A248D">
          <w:delText xml:space="preserve">Estimated </w:delText>
        </w:r>
      </w:del>
      <w:ins w:id="367" w:author="Braun, James E" w:date="2022-04-16T14:14:00Z">
        <w:r w:rsidR="009A248D">
          <w:t>Initial e</w:t>
        </w:r>
        <w:r w:rsidR="009A248D" w:rsidRPr="005F7DE3">
          <w:t xml:space="preserve">stimated </w:t>
        </w:r>
      </w:ins>
      <w:r w:rsidRPr="005F7DE3">
        <w:t xml:space="preserve">values for </w:t>
      </w:r>
      <w:del w:id="368" w:author="Braun, James E" w:date="2022-04-16T14:14:00Z">
        <w:r w:rsidRPr="005F7DE3" w:rsidDel="009A248D">
          <w:delText xml:space="preserve">Rs </w:delText>
        </w:r>
      </w:del>
      <w:ins w:id="369" w:author="Braun, James E" w:date="2022-04-16T14:14:00Z">
        <w:r w:rsidR="009A248D">
          <w:t>resistances</w:t>
        </w:r>
        <w:r w:rsidR="009A248D" w:rsidRPr="005F7DE3">
          <w:t xml:space="preserve"> </w:t>
        </w:r>
      </w:ins>
      <w:r w:rsidRPr="005F7DE3">
        <w:t xml:space="preserve">(K/W) and </w:t>
      </w:r>
      <w:del w:id="370" w:author="Braun, James E" w:date="2022-04-16T14:14:00Z">
        <w:r w:rsidRPr="005F7DE3" w:rsidDel="009A248D">
          <w:delText xml:space="preserve">Cs </w:delText>
        </w:r>
      </w:del>
      <w:ins w:id="371" w:author="Braun, James E" w:date="2022-04-16T14:14:00Z">
        <w:r w:rsidR="009A248D">
          <w:t>capacitances</w:t>
        </w:r>
        <w:r w:rsidR="009A248D" w:rsidRPr="005F7DE3">
          <w:t xml:space="preserve"> </w:t>
        </w:r>
      </w:ins>
      <w:r w:rsidRPr="005F7DE3">
        <w:t>(J/K)</w:t>
      </w:r>
      <w:ins w:id="372" w:author="Braun, James E" w:date="2022-04-16T14:14:00Z">
        <w:r w:rsidR="009A248D">
          <w:t xml:space="preserve"> for Model 2</w:t>
        </w:r>
      </w:ins>
      <w:commentRangeEnd w:id="364"/>
      <w:ins w:id="373" w:author="Braun, James E" w:date="2022-04-16T14:25:00Z">
        <w:r w:rsidR="00D921A7">
          <w:rPr>
            <w:rStyle w:val="CommentReference"/>
            <w:rFonts w:eastAsia="Times New Roman" w:cs="Times New Roman"/>
            <w:iCs w:val="0"/>
            <w:lang w:eastAsia="en-US"/>
          </w:rPr>
          <w:commentReference w:id="364"/>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43791E"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43791E"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43791E"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43791E"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43791E"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43791E"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43791E"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43791E"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43791E"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43791E"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4543EDAA" w:rsidR="00BB31D6" w:rsidRDefault="00BB31D6" w:rsidP="00BB31D6">
      <w:pPr>
        <w:widowControl w:val="0"/>
      </w:pPr>
    </w:p>
    <w:p w14:paraId="3F87B817" w14:textId="511EC3D2" w:rsidR="006D47B4" w:rsidRDefault="006D47B4">
      <w:pPr>
        <w:widowControl w:val="0"/>
        <w:jc w:val="center"/>
      </w:pPr>
      <w:r>
        <w:rPr>
          <w:noProof/>
        </w:rPr>
        <w:lastRenderedPageBreak/>
        <w:drawing>
          <wp:inline distT="0" distB="0" distL="0" distR="0" wp14:anchorId="0804F0E1" wp14:editId="4F7A6131">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p>
    <w:p w14:paraId="39223327" w14:textId="03A4DFA8" w:rsidR="006D47B4" w:rsidRDefault="005E0DC5" w:rsidP="00626F5E">
      <w:pPr>
        <w:widowControl w:val="0"/>
        <w:jc w:val="center"/>
      </w:pPr>
      <w:r>
        <w:rPr>
          <w:noProof/>
        </w:rPr>
        <w:drawing>
          <wp:inline distT="0" distB="0" distL="0" distR="0" wp14:anchorId="03CED556" wp14:editId="30DAF073">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Pr>
          <w:noProof/>
        </w:rPr>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14757BD9" w:rsidR="00337E25" w:rsidRPr="005F7DE3" w:rsidRDefault="00BB31D6" w:rsidP="00D921A7">
      <w:pPr>
        <w:pStyle w:val="Caption"/>
      </w:pPr>
      <w:r w:rsidRPr="005F7DE3">
        <w:rPr>
          <w:b/>
          <w:bCs/>
        </w:rPr>
        <w:t xml:space="preserve">Figure </w:t>
      </w:r>
      <w:bookmarkStart w:id="374" w:name="rc_fig_show"/>
      <w:r w:rsidRPr="005F7DE3">
        <w:rPr>
          <w:b/>
          <w:bCs/>
        </w:rPr>
        <w:fldChar w:fldCharType="begin"/>
      </w:r>
      <w:r w:rsidRPr="005F7DE3">
        <w:rPr>
          <w:b/>
          <w:bCs/>
        </w:rPr>
        <w:instrText xml:space="preserve"> SEQ Figure \* ARABIC </w:instrText>
      </w:r>
      <w:r w:rsidRPr="005F7DE3">
        <w:rPr>
          <w:b/>
          <w:bCs/>
        </w:rPr>
        <w:fldChar w:fldCharType="separate"/>
      </w:r>
      <w:r w:rsidR="00543C7D">
        <w:rPr>
          <w:b/>
          <w:bCs/>
          <w:noProof/>
        </w:rPr>
        <w:t>2</w:t>
      </w:r>
      <w:r w:rsidRPr="005F7DE3">
        <w:rPr>
          <w:b/>
          <w:bCs/>
        </w:rPr>
        <w:fldChar w:fldCharType="end"/>
      </w:r>
      <w:bookmarkEnd w:id="374"/>
      <w:r w:rsidRPr="005F7DE3">
        <w:t xml:space="preserve"> Structure of RC network. </w:t>
      </w:r>
      <w:del w:id="375" w:author="Braun, James E" w:date="2022-04-14T13:32:00Z">
        <w:r w:rsidR="006D47B4" w:rsidDel="001A65F8">
          <w:delText>Up</w:delText>
        </w:r>
      </w:del>
      <w:ins w:id="376" w:author="Braun, James E" w:date="2022-04-14T13:32:00Z">
        <w:r w:rsidR="001A65F8">
          <w:t>T</w:t>
        </w:r>
      </w:ins>
      <w:ins w:id="377" w:author="Braun, James E" w:date="2022-04-14T13:33:00Z">
        <w:r w:rsidR="001A65F8">
          <w:t>op</w:t>
        </w:r>
      </w:ins>
      <w:r w:rsidRPr="005F7DE3">
        <w:t xml:space="preserve">: Model 1 with </w:t>
      </w:r>
      <w:r w:rsidR="0065759F" w:rsidRPr="005F7DE3">
        <w:t>four</w:t>
      </w:r>
      <w:r w:rsidRPr="005F7DE3">
        <w:t xml:space="preserve"> states; </w:t>
      </w:r>
      <w:r w:rsidR="006D47B4">
        <w:t>Left</w:t>
      </w:r>
      <w:r w:rsidRPr="005F7DE3">
        <w:t xml:space="preserve">: Model 2 with </w:t>
      </w:r>
      <w:r w:rsidR="0065759F" w:rsidRPr="005F7DE3">
        <w:t>six</w:t>
      </w:r>
      <w:r w:rsidRPr="005F7DE3">
        <w:t xml:space="preserve"> states; </w:t>
      </w:r>
      <w:r w:rsidR="006D47B4">
        <w:t>Right</w:t>
      </w:r>
      <w:r w:rsidRPr="005F7DE3">
        <w:t xml:space="preserve">: Model 3 with </w:t>
      </w:r>
      <w:r w:rsidR="0065759F" w:rsidRPr="005F7DE3">
        <w:t>five</w:t>
      </w:r>
      <w:r w:rsidRPr="005F7DE3">
        <w:t xml:space="preserve"> states.</w:t>
      </w:r>
    </w:p>
    <w:p w14:paraId="2C221E64" w14:textId="77777777" w:rsidR="00BB31D6" w:rsidRPr="005F7DE3" w:rsidRDefault="00BB31D6" w:rsidP="00BB31D6">
      <w:pPr>
        <w:keepNext/>
        <w:jc w:val="center"/>
      </w:pPr>
      <w:r w:rsidRPr="005F7DE3">
        <w:rPr>
          <w:noProof/>
        </w:rPr>
        <w:lastRenderedPageBreak/>
        <w:drawing>
          <wp:inline distT="0" distB="0" distL="0" distR="0" wp14:anchorId="1D2F78C0" wp14:editId="500C6A3C">
            <wp:extent cx="5671390" cy="2992025"/>
            <wp:effectExtent l="19050" t="19050" r="5715" b="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5911" cy="3036615"/>
                    </a:xfrm>
                    <a:prstGeom prst="rect">
                      <a:avLst/>
                    </a:prstGeom>
                    <a:ln>
                      <a:solidFill>
                        <a:schemeClr val="tx1"/>
                      </a:solidFill>
                    </a:ln>
                  </pic:spPr>
                </pic:pic>
              </a:graphicData>
            </a:graphic>
          </wp:inline>
        </w:drawing>
      </w:r>
    </w:p>
    <w:p w14:paraId="3830E463" w14:textId="38EDB941" w:rsidR="00BB31D6" w:rsidRPr="005F7DE3" w:rsidRDefault="00BB31D6" w:rsidP="00D921A7">
      <w:pPr>
        <w:pStyle w:val="Caption"/>
      </w:pPr>
      <w:r w:rsidRPr="005F7DE3">
        <w:rPr>
          <w:b/>
          <w:bCs/>
        </w:rPr>
        <w:t xml:space="preserve">Figure </w:t>
      </w:r>
      <w:bookmarkStart w:id="378" w:name="rc_fig_comp"/>
      <w:r w:rsidRPr="005F7DE3">
        <w:rPr>
          <w:b/>
          <w:bCs/>
        </w:rPr>
        <w:fldChar w:fldCharType="begin"/>
      </w:r>
      <w:r w:rsidRPr="005F7DE3">
        <w:rPr>
          <w:b/>
          <w:bCs/>
        </w:rPr>
        <w:instrText xml:space="preserve"> SEQ Figure \* ARABIC </w:instrText>
      </w:r>
      <w:r w:rsidRPr="005F7DE3">
        <w:rPr>
          <w:b/>
          <w:bCs/>
        </w:rPr>
        <w:fldChar w:fldCharType="separate"/>
      </w:r>
      <w:r w:rsidR="00543C7D">
        <w:rPr>
          <w:b/>
          <w:bCs/>
          <w:noProof/>
        </w:rPr>
        <w:t>3</w:t>
      </w:r>
      <w:r w:rsidRPr="005F7DE3">
        <w:rPr>
          <w:b/>
          <w:bCs/>
        </w:rPr>
        <w:fldChar w:fldCharType="end"/>
      </w:r>
      <w:bookmarkEnd w:id="378"/>
      <w:r w:rsidRPr="005F7DE3">
        <w:t xml:space="preserve"> Testing results for Model 1, Model 2 and Model 3</w:t>
      </w:r>
    </w:p>
    <w:p w14:paraId="46B68A2C" w14:textId="602EFDA3" w:rsidR="00BB31D6" w:rsidRPr="005F7DE3" w:rsidRDefault="00BB31D6">
      <w:pPr>
        <w:pStyle w:val="Caption"/>
        <w:pPrChange w:id="379" w:author="Braun, James E" w:date="2022-04-16T14:25:00Z">
          <w:pPr>
            <w:pStyle w:val="Caption"/>
            <w:keepNext/>
          </w:pPr>
        </w:pPrChange>
      </w:pPr>
      <w:r w:rsidRPr="005F7DE3">
        <w:rPr>
          <w:b/>
          <w:bCs/>
        </w:rPr>
        <w:t xml:space="preserve">Table </w:t>
      </w:r>
      <w:bookmarkStart w:id="380" w:name="rc_tb_comp"/>
      <w:r w:rsidRPr="005F7DE3">
        <w:rPr>
          <w:b/>
          <w:bCs/>
        </w:rPr>
        <w:fldChar w:fldCharType="begin"/>
      </w:r>
      <w:r w:rsidRPr="005F7DE3">
        <w:rPr>
          <w:b/>
          <w:bCs/>
        </w:rPr>
        <w:instrText xml:space="preserve"> SEQ Table \* ARABIC </w:instrText>
      </w:r>
      <w:r w:rsidRPr="005F7DE3">
        <w:rPr>
          <w:b/>
          <w:bCs/>
        </w:rPr>
        <w:fldChar w:fldCharType="separate"/>
      </w:r>
      <w:r w:rsidR="00543C7D">
        <w:rPr>
          <w:b/>
          <w:bCs/>
          <w:noProof/>
        </w:rPr>
        <w:t>2</w:t>
      </w:r>
      <w:r w:rsidRPr="005F7DE3">
        <w:rPr>
          <w:b/>
          <w:bCs/>
        </w:rPr>
        <w:fldChar w:fldCharType="end"/>
      </w:r>
      <w:bookmarkEnd w:id="380"/>
      <w:r w:rsidRPr="005F7DE3">
        <w:t xml:space="preserve"> Comparison of proposed RC models (5-min</w:t>
      </w:r>
      <w:del w:id="381" w:author="Braun, James E" w:date="2022-04-14T13:33:00Z">
        <w:r w:rsidRPr="005F7DE3" w:rsidDel="001A65F8">
          <w:delText>s</w:delText>
        </w:r>
      </w:del>
      <w:r w:rsidRPr="005F7DE3">
        <w:t xml:space="preserve">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77777777" w:rsidR="004D6EB8" w:rsidRPr="005F7DE3" w:rsidRDefault="004D6EB8" w:rsidP="00BA158B">
            <w:pPr>
              <w:jc w:val="center"/>
              <w:rPr>
                <w:b/>
                <w:bCs/>
                <w:lang w:eastAsia="zh-CN"/>
              </w:rPr>
            </w:pPr>
            <w:r w:rsidRPr="005F7DE3">
              <w:rPr>
                <w:b/>
                <w:bCs/>
                <w:lang w:eastAsia="zh-CN"/>
              </w:rPr>
              <w:t>16.15</w:t>
            </w:r>
          </w:p>
        </w:tc>
        <w:tc>
          <w:tcPr>
            <w:tcW w:w="1675" w:type="dxa"/>
            <w:vAlign w:val="center"/>
          </w:tcPr>
          <w:p w14:paraId="5B0AD9CD" w14:textId="77777777" w:rsidR="004D6EB8" w:rsidRPr="005F7DE3" w:rsidRDefault="004D6EB8" w:rsidP="00BA158B">
            <w:pPr>
              <w:jc w:val="center"/>
              <w:rPr>
                <w:b/>
                <w:bCs/>
                <w:lang w:eastAsia="zh-CN"/>
              </w:rPr>
            </w:pPr>
            <w:r w:rsidRPr="005F7DE3">
              <w:rPr>
                <w:b/>
                <w:bCs/>
                <w:lang w:eastAsia="zh-CN"/>
              </w:rPr>
              <w:t>21.31</w:t>
            </w:r>
          </w:p>
        </w:tc>
        <w:tc>
          <w:tcPr>
            <w:tcW w:w="1577" w:type="dxa"/>
            <w:vAlign w:val="center"/>
          </w:tcPr>
          <w:p w14:paraId="4A52849C" w14:textId="3979D284" w:rsidR="004D6EB8" w:rsidRPr="005F7DE3" w:rsidRDefault="004D6EB8" w:rsidP="00BA158B">
            <w:pPr>
              <w:jc w:val="center"/>
              <w:rPr>
                <w:b/>
                <w:bCs/>
                <w:lang w:eastAsia="zh-CN"/>
              </w:rPr>
            </w:pPr>
            <w:r w:rsidRPr="005F7DE3">
              <w:rPr>
                <w:b/>
                <w:bCs/>
                <w:lang w:eastAsia="zh-CN"/>
              </w:rPr>
              <w:t>0.84</w:t>
            </w:r>
          </w:p>
        </w:tc>
        <w:tc>
          <w:tcPr>
            <w:tcW w:w="1607" w:type="dxa"/>
            <w:vAlign w:val="center"/>
          </w:tcPr>
          <w:p w14:paraId="5AB6272B" w14:textId="77777777" w:rsidR="004D6EB8" w:rsidRPr="005F7DE3" w:rsidRDefault="004D6EB8" w:rsidP="00BA158B">
            <w:pPr>
              <w:jc w:val="center"/>
              <w:rPr>
                <w:b/>
                <w:bCs/>
                <w:lang w:eastAsia="zh-CN"/>
              </w:rPr>
            </w:pPr>
            <w:r w:rsidRPr="005F7DE3">
              <w:rPr>
                <w:b/>
                <w:bCs/>
                <w:lang w:eastAsia="zh-CN"/>
              </w:rPr>
              <w:t>26.10</w:t>
            </w:r>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77777777" w:rsidR="004D6EB8" w:rsidRPr="005F7DE3" w:rsidRDefault="004D6EB8" w:rsidP="00BA158B">
            <w:pPr>
              <w:jc w:val="center"/>
              <w:rPr>
                <w:lang w:eastAsia="zh-CN"/>
              </w:rPr>
            </w:pPr>
            <w:r w:rsidRPr="005F7DE3">
              <w:rPr>
                <w:lang w:eastAsia="zh-CN"/>
              </w:rPr>
              <w:t>27.60</w:t>
            </w:r>
          </w:p>
        </w:tc>
        <w:tc>
          <w:tcPr>
            <w:tcW w:w="1675" w:type="dxa"/>
            <w:tcBorders>
              <w:bottom w:val="single" w:sz="4" w:space="0" w:color="auto"/>
            </w:tcBorders>
            <w:vAlign w:val="center"/>
          </w:tcPr>
          <w:p w14:paraId="4C148A7C" w14:textId="77777777" w:rsidR="004D6EB8" w:rsidRPr="005F7DE3" w:rsidRDefault="004D6EB8" w:rsidP="00BA158B">
            <w:pPr>
              <w:jc w:val="center"/>
              <w:rPr>
                <w:lang w:eastAsia="zh-CN"/>
              </w:rPr>
            </w:pPr>
            <w:r w:rsidRPr="005F7DE3">
              <w:rPr>
                <w:lang w:eastAsia="zh-CN"/>
              </w:rPr>
              <w:t>31.37</w:t>
            </w:r>
          </w:p>
        </w:tc>
        <w:tc>
          <w:tcPr>
            <w:tcW w:w="1577" w:type="dxa"/>
            <w:tcBorders>
              <w:bottom w:val="single" w:sz="4" w:space="0" w:color="auto"/>
            </w:tcBorders>
            <w:vAlign w:val="center"/>
          </w:tcPr>
          <w:p w14:paraId="4B119B73" w14:textId="0E2E0A51" w:rsidR="004D6EB8" w:rsidRPr="005F7DE3" w:rsidRDefault="004D6EB8" w:rsidP="00BA158B">
            <w:pPr>
              <w:jc w:val="center"/>
              <w:rPr>
                <w:lang w:eastAsia="zh-CN"/>
              </w:rPr>
            </w:pPr>
            <w:r w:rsidRPr="005F7DE3">
              <w:rPr>
                <w:lang w:eastAsia="zh-CN"/>
              </w:rPr>
              <w:t>1.28</w:t>
            </w:r>
          </w:p>
        </w:tc>
        <w:tc>
          <w:tcPr>
            <w:tcW w:w="1607" w:type="dxa"/>
            <w:tcBorders>
              <w:bottom w:val="single" w:sz="4" w:space="0" w:color="auto"/>
            </w:tcBorders>
            <w:vAlign w:val="center"/>
          </w:tcPr>
          <w:p w14:paraId="7D8573E6" w14:textId="77777777" w:rsidR="004D6EB8" w:rsidRPr="005F7DE3" w:rsidRDefault="004D6EB8"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537492DD" w:rsidR="00F44120" w:rsidRPr="005F7DE3" w:rsidRDefault="00424D50">
      <w:pPr>
        <w:rPr>
          <w:rFonts w:eastAsiaTheme="minorEastAsia"/>
        </w:rPr>
      </w:pPr>
      <w:r w:rsidRPr="005F7DE3">
        <w:t xml:space="preserve">This subsection primarily discusses how </w:t>
      </w:r>
      <w:del w:id="382" w:author="Braun, James E" w:date="2022-04-16T15:03:00Z">
        <w:r w:rsidRPr="005F7DE3" w:rsidDel="00FD5ECC">
          <w:delText xml:space="preserve">to determine </w:delText>
        </w:r>
      </w:del>
      <w:r w:rsidRPr="005F7DE3">
        <w:t xml:space="preserve">the input variables </w:t>
      </w:r>
      <w:ins w:id="383" w:author="Braun, James E" w:date="2022-04-16T15:03:00Z">
        <w:r w:rsidR="00FD5ECC">
          <w:t xml:space="preserve">were determined </w:t>
        </w:r>
      </w:ins>
      <w:r w:rsidRPr="005F7DE3">
        <w:t xml:space="preserve">for the GGMR model. </w:t>
      </w:r>
      <w:r w:rsidR="00B23785">
        <w:t>C</w:t>
      </w:r>
      <w:r w:rsidRPr="005F7DE3">
        <w:t xml:space="preserve">orrelation coefficients R were used to determine the strength and direction of the linear relationship between inputs and model outputs. We experimented with various input combinations for the </w:t>
      </w:r>
      <w:commentRangeStart w:id="384"/>
      <w:r w:rsidRPr="005F7DE3">
        <w:t>GGMR model</w:t>
      </w:r>
      <w:del w:id="385" w:author="Braun, James E" w:date="2022-04-16T15:04:00Z">
        <w:r w:rsidRPr="005F7DE3" w:rsidDel="00FD5ECC">
          <w:delText>, as its</w:delText>
        </w:r>
      </w:del>
      <w:ins w:id="386"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387" w:author="Braun, James E" w:date="2022-04-16T15:08:00Z">
        <w:r w:rsidR="00FD5ECC">
          <w:fldChar w:fldCharType="separate"/>
        </w:r>
        <w:r w:rsidR="00FD5ECC">
          <w:rPr>
            <w:b/>
            <w:bCs/>
            <w:noProof/>
          </w:rPr>
          <w:t>3</w:t>
        </w:r>
        <w:r w:rsidR="00FD5ECC">
          <w:fldChar w:fldCharType="end"/>
        </w:r>
        <w:r w:rsidR="00FD5ECC">
          <w:t xml:space="preserve"> shows example correlation coefficients for one of the cases considered, whereas </w:t>
        </w:r>
      </w:ins>
      <w:ins w:id="388" w:author="Braun, James E" w:date="2022-04-16T15:09:00Z">
        <w:r w:rsidR="0031508F">
          <w:t>t</w:t>
        </w:r>
      </w:ins>
      <w:del w:id="389"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commentRangeEnd w:id="384"/>
        <w:r w:rsidR="00FD5ECC" w:rsidDel="00FD5ECC">
          <w:rPr>
            <w:rStyle w:val="CommentReference"/>
          </w:rPr>
          <w:commentReference w:id="384"/>
        </w:r>
      </w:del>
      <w:ins w:id="390" w:author="Braun, James E" w:date="2022-04-16T15:05:00Z">
        <w:r w:rsidR="00FD5ECC">
          <w:t>he performance of</w:t>
        </w:r>
      </w:ins>
      <w:ins w:id="391" w:author="Braun, James E" w:date="2022-04-16T15:25:00Z">
        <w:r w:rsidR="00E40CFA">
          <w:t xml:space="preserve"> the</w:t>
        </w:r>
      </w:ins>
      <w:ins w:id="392" w:author="Braun, James E" w:date="2022-04-16T15:05:00Z">
        <w:r w:rsidR="00FD5ECC">
          <w:t xml:space="preserve"> GGMR mode</w:t>
        </w:r>
      </w:ins>
      <w:ins w:id="393" w:author="Braun, James E" w:date="2022-04-16T15:06:00Z">
        <w:r w:rsidR="00FD5ECC">
          <w:t>ls</w:t>
        </w:r>
      </w:ins>
      <w:ins w:id="394" w:author="Braun, James E" w:date="2022-04-16T15:05:00Z">
        <w:r w:rsidR="00FD5ECC">
          <w:t xml:space="preserve"> with 3 different </w:t>
        </w:r>
      </w:ins>
      <w:ins w:id="395" w:author="Braun, James E" w:date="2022-04-16T15:09:00Z">
        <w:r w:rsidR="0031508F">
          <w:t xml:space="preserve">sets of </w:t>
        </w:r>
      </w:ins>
      <w:ins w:id="396" w:author="Braun, James E" w:date="2022-04-16T15:05:00Z">
        <w:r w:rsidR="00FD5ECC">
          <w:t>input</w:t>
        </w:r>
      </w:ins>
      <w:ins w:id="397" w:author="Braun, James E" w:date="2022-04-16T15:06:00Z">
        <w:r w:rsidR="00FD5ECC">
          <w:t xml:space="preserve">s are shown in </w:t>
        </w:r>
      </w:ins>
      <w:del w:id="398" w:author="Braun, James E" w:date="2022-04-16T15:05:00Z">
        <w:r w:rsidR="00DD20DD" w:rsidRPr="005F7DE3" w:rsidDel="00FD5ECC">
          <w:delText xml:space="preserve"> </w:delText>
        </w:r>
      </w:del>
      <w:del w:id="399"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543C7D">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400" w:author="Braun, James E" w:date="2022-04-16T15:27:00Z">
        <w:r w:rsidR="00355381" w:rsidRPr="005F7DE3" w:rsidDel="00E40CFA">
          <w:delText>was not more trivial</w:delText>
        </w:r>
      </w:del>
      <w:ins w:id="401"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402" w:author="Braun, James E" w:date="2022-04-16T15:27:00Z">
        <w:r w:rsidR="00E40CFA">
          <w:t xml:space="preserve">, </w:t>
        </w:r>
      </w:ins>
      <w:del w:id="403"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404" w:author="Braun, James E" w:date="2022-04-16T15:10:00Z">
        <w:r w:rsidR="00355381" w:rsidRPr="005F7DE3" w:rsidDel="0031508F">
          <w:delText>power</w:delText>
        </w:r>
        <w:r w:rsidR="00B0575F" w:rsidRPr="005F7DE3" w:rsidDel="0031508F">
          <w:delText xml:space="preserve"> </w:delText>
        </w:r>
      </w:del>
      <w:ins w:id="405"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543C7D">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406" w:author="Braun, James E" w:date="2022-04-16T15:10:00Z">
        <w:r w:rsidR="0031508F">
          <w:t xml:space="preserve">that </w:t>
        </w:r>
      </w:ins>
      <w:del w:id="407" w:author="Braun, James E" w:date="2022-04-16T15:10:00Z">
        <w:r w:rsidR="00FA27FC" w:rsidRPr="005F7DE3" w:rsidDel="0031508F">
          <w:delText xml:space="preserve">additional </w:delText>
        </w:r>
      </w:del>
      <w:ins w:id="408" w:author="Braun, James E" w:date="2022-04-16T15:10:00Z">
        <w:r w:rsidR="0031508F">
          <w:t>better</w:t>
        </w:r>
        <w:r w:rsidR="0031508F" w:rsidRPr="005F7DE3">
          <w:t xml:space="preserve"> </w:t>
        </w:r>
      </w:ins>
      <w:r w:rsidR="00FA27FC" w:rsidRPr="005F7DE3">
        <w:t xml:space="preserve">prediction performance </w:t>
      </w:r>
      <w:del w:id="409"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410" w:author="Braun, James E" w:date="2022-04-16T15:10:00Z">
        <w:r w:rsidR="0031508F">
          <w:t>is achieved</w:t>
        </w:r>
      </w:ins>
      <w:r w:rsidR="00FA27FC" w:rsidRPr="005F7DE3">
        <w:t xml:space="preserve"> if we provide flow rate information as </w:t>
      </w:r>
      <w:ins w:id="411" w:author="Braun, James E" w:date="2022-04-16T15:11:00Z">
        <w:r w:rsidR="0031508F">
          <w:t xml:space="preserve">an </w:t>
        </w:r>
      </w:ins>
      <w:r w:rsidR="00FA27FC" w:rsidRPr="005F7DE3">
        <w:t>additional input</w:t>
      </w:r>
      <w:del w:id="412"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1, case 3 </w:t>
      </w:r>
      <w:r w:rsidR="006D0498" w:rsidRPr="005F7DE3">
        <w:t xml:space="preserve">had </w:t>
      </w:r>
      <w:ins w:id="413" w:author="Braun, James E" w:date="2022-04-16T15:11:00Z">
        <w:r w:rsidR="0031508F">
          <w:t>a</w:t>
        </w:r>
      </w:ins>
      <w:del w:id="414" w:author="Braun, James E" w:date="2022-04-16T15:11:00Z">
        <w:r w:rsidR="006D0498" w:rsidRPr="005F7DE3" w:rsidDel="0031508F">
          <w:delText>additional</w:delText>
        </w:r>
      </w:del>
      <w:r w:rsidR="006D0498" w:rsidRPr="005F7DE3">
        <w:t xml:space="preserve"> 3.26% lower </w:t>
      </w:r>
      <w:del w:id="415"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416" w:author="Braun, James E" w:date="2022-04-16T15:11:00Z">
        <w:r w:rsidR="0031508F">
          <w:rPr>
            <w:rFonts w:eastAsiaTheme="minorEastAsia"/>
          </w:rPr>
          <w:t xml:space="preserve">the </w:t>
        </w:r>
      </w:ins>
      <w:r w:rsidR="006D0498" w:rsidRPr="005F7DE3">
        <w:rPr>
          <w:rFonts w:eastAsiaTheme="minorEastAsia"/>
        </w:rPr>
        <w:t>case 3 inputs</w:t>
      </w:r>
      <w:del w:id="417"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418" w:author="Braun, James E" w:date="2022-04-16T15:11:00Z">
                <w:rPr>
                  <w:rFonts w:ascii="Cambria Math" w:hAnsi="Cambria Math"/>
                </w:rPr>
              </w:del>
            </m:ctrlPr>
          </m:sSubPr>
          <m:e>
            <m:r>
              <w:del w:id="419" w:author="Braun, James E" w:date="2022-04-16T15:11:00Z">
                <w:rPr>
                  <w:rFonts w:ascii="Cambria Math" w:hAnsi="Cambria Math"/>
                </w:rPr>
                <m:t>T</m:t>
              </w:del>
            </m:r>
          </m:e>
          <m:sub>
            <m:r>
              <w:del w:id="420" w:author="Braun, James E" w:date="2022-04-16T15:11:00Z">
                <w:rPr>
                  <w:rFonts w:ascii="Cambria Math" w:hAnsi="Cambria Math"/>
                </w:rPr>
                <m:t>out</m:t>
              </w:del>
            </m:r>
          </m:sub>
        </m:sSub>
        <m:r>
          <w:del w:id="421" w:author="Braun, James E" w:date="2022-04-16T15:11:00Z">
            <m:rPr>
              <m:sty m:val="p"/>
            </m:rPr>
            <w:rPr>
              <w:rFonts w:ascii="Cambria Math" w:hAnsi="Cambria Math"/>
            </w:rPr>
            <m:t>,</m:t>
          </w:del>
        </m:r>
        <m:sSub>
          <m:sSubPr>
            <m:ctrlPr>
              <w:del w:id="422" w:author="Braun, James E" w:date="2022-04-16T15:11:00Z">
                <w:rPr>
                  <w:rFonts w:ascii="Cambria Math" w:hAnsi="Cambria Math"/>
                </w:rPr>
              </w:del>
            </m:ctrlPr>
          </m:sSubPr>
          <m:e>
            <m:r>
              <w:del w:id="423" w:author="Braun, James E" w:date="2022-04-16T15:11:00Z">
                <w:rPr>
                  <w:rFonts w:ascii="Cambria Math" w:hAnsi="Cambria Math"/>
                </w:rPr>
                <m:t>T</m:t>
              </w:del>
            </m:r>
          </m:e>
          <m:sub>
            <m:r>
              <w:del w:id="424" w:author="Braun, James E" w:date="2022-04-16T15:11:00Z">
                <w:rPr>
                  <w:rFonts w:ascii="Cambria Math" w:hAnsi="Cambria Math"/>
                </w:rPr>
                <m:t>slabs</m:t>
              </w:del>
            </m:r>
          </m:sub>
        </m:sSub>
        <m:r>
          <w:del w:id="425" w:author="Braun, James E" w:date="2022-04-16T15:11:00Z">
            <m:rPr>
              <m:sty m:val="p"/>
            </m:rPr>
            <w:rPr>
              <w:rFonts w:ascii="Cambria Math" w:hAnsi="Cambria Math"/>
            </w:rPr>
            <m:t>,</m:t>
          </w:del>
        </m:r>
        <m:sSub>
          <m:sSubPr>
            <m:ctrlPr>
              <w:del w:id="426" w:author="Braun, James E" w:date="2022-04-16T15:11:00Z">
                <w:rPr>
                  <w:rFonts w:ascii="Cambria Math" w:hAnsi="Cambria Math"/>
                </w:rPr>
              </w:del>
            </m:ctrlPr>
          </m:sSubPr>
          <m:e>
            <m:r>
              <w:del w:id="427" w:author="Braun, James E" w:date="2022-04-16T15:11:00Z">
                <w:rPr>
                  <w:rFonts w:ascii="Cambria Math" w:hAnsi="Cambria Math"/>
                </w:rPr>
                <m:t>T</m:t>
              </w:del>
            </m:r>
          </m:e>
          <m:sub>
            <m:r>
              <w:del w:id="428" w:author="Braun, James E" w:date="2022-04-16T15:11:00Z">
                <w:rPr>
                  <w:rFonts w:ascii="Cambria Math" w:hAnsi="Cambria Math"/>
                </w:rPr>
                <m:t>cav</m:t>
              </w:del>
            </m:r>
          </m:sub>
        </m:sSub>
        <m:r>
          <w:del w:id="429" w:author="Braun, James E" w:date="2022-04-16T15:11:00Z">
            <m:rPr>
              <m:sty m:val="p"/>
            </m:rPr>
            <w:rPr>
              <w:rFonts w:ascii="Cambria Math" w:hAnsi="Cambria Math"/>
            </w:rPr>
            <m:t>,</m:t>
          </w:del>
        </m:r>
        <m:r>
          <w:del w:id="430" w:author="Braun, James E" w:date="2022-04-16T15:11:00Z">
            <w:rPr>
              <w:rFonts w:ascii="Cambria Math" w:hAnsi="Cambria Math"/>
            </w:rPr>
            <m:t>Valv</m:t>
          </w:del>
        </m:r>
        <m:sSub>
          <m:sSubPr>
            <m:ctrlPr>
              <w:del w:id="431" w:author="Braun, James E" w:date="2022-04-16T15:11:00Z">
                <w:rPr>
                  <w:rFonts w:ascii="Cambria Math" w:hAnsi="Cambria Math"/>
                </w:rPr>
              </w:del>
            </m:ctrlPr>
          </m:sSubPr>
          <m:e>
            <m:r>
              <w:del w:id="432" w:author="Braun, James E" w:date="2022-04-16T15:11:00Z">
                <w:rPr>
                  <w:rFonts w:ascii="Cambria Math" w:hAnsi="Cambria Math"/>
                </w:rPr>
                <m:t>e</m:t>
              </w:del>
            </m:r>
          </m:e>
          <m:sub>
            <m:r>
              <w:del w:id="433" w:author="Braun, James E" w:date="2022-04-16T15:11:00Z">
                <w:rPr>
                  <w:rFonts w:ascii="Cambria Math" w:hAnsi="Cambria Math"/>
                </w:rPr>
                <m:t>cl</m:t>
              </w:del>
            </m:r>
          </m:sub>
        </m:sSub>
        <m:r>
          <w:del w:id="434" w:author="Braun, James E" w:date="2022-04-16T15:11:00Z">
            <m:rPr>
              <m:sty m:val="p"/>
            </m:rPr>
            <w:rPr>
              <w:rFonts w:ascii="Cambria Math" w:hAnsi="Cambria Math"/>
            </w:rPr>
            <m:t>,</m:t>
          </w:del>
        </m:r>
        <m:r>
          <w:del w:id="435" w:author="Braun, James E" w:date="2022-04-16T15:11:00Z">
            <w:rPr>
              <w:rFonts w:ascii="Cambria Math" w:hAnsi="Cambria Math"/>
            </w:rPr>
            <m:t>Valv</m:t>
          </w:del>
        </m:r>
        <m:sSub>
          <m:sSubPr>
            <m:ctrlPr>
              <w:del w:id="436" w:author="Braun, James E" w:date="2022-04-16T15:11:00Z">
                <w:rPr>
                  <w:rFonts w:ascii="Cambria Math" w:hAnsi="Cambria Math"/>
                </w:rPr>
              </w:del>
            </m:ctrlPr>
          </m:sSubPr>
          <m:e>
            <m:r>
              <w:del w:id="437" w:author="Braun, James E" w:date="2022-04-16T15:11:00Z">
                <w:rPr>
                  <w:rFonts w:ascii="Cambria Math" w:hAnsi="Cambria Math"/>
                </w:rPr>
                <m:t>e</m:t>
              </w:del>
            </m:r>
          </m:e>
          <m:sub>
            <m:r>
              <w:del w:id="438" w:author="Braun, James E" w:date="2022-04-16T15:11:00Z">
                <w:rPr>
                  <w:rFonts w:ascii="Cambria Math" w:hAnsi="Cambria Math"/>
                </w:rPr>
                <m:t>ht</m:t>
              </w:del>
            </m:r>
          </m:sub>
        </m:sSub>
        <m:r>
          <w:del w:id="439" w:author="Braun, James E" w:date="2022-04-16T15:11:00Z">
            <w:rPr>
              <w:rFonts w:ascii="Cambria Math" w:hAnsi="Cambria Math"/>
            </w:rPr>
            <m:t>,Flo</m:t>
          </w:del>
        </m:r>
        <m:sSub>
          <m:sSubPr>
            <m:ctrlPr>
              <w:del w:id="440" w:author="Braun, James E" w:date="2022-04-16T15:11:00Z">
                <w:rPr>
                  <w:rFonts w:ascii="Cambria Math" w:hAnsi="Cambria Math"/>
                  <w:i/>
                </w:rPr>
              </w:del>
            </m:ctrlPr>
          </m:sSubPr>
          <m:e>
            <m:r>
              <w:del w:id="441" w:author="Braun, James E" w:date="2022-04-16T15:11:00Z">
                <w:rPr>
                  <w:rFonts w:ascii="Cambria Math" w:hAnsi="Cambria Math"/>
                </w:rPr>
                <m:t>w</m:t>
              </w:del>
            </m:r>
          </m:e>
          <m:sub>
            <m:r>
              <w:del w:id="442" w:author="Braun, James E" w:date="2022-04-16T15:11:00Z">
                <w:rPr>
                  <w:rFonts w:ascii="Cambria Math" w:hAnsi="Cambria Math"/>
                </w:rPr>
                <m:t>Predicted,GGMR</m:t>
              </w:del>
            </m:r>
          </m:sub>
        </m:sSub>
      </m:oMath>
      <w:del w:id="443"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444" w:author="Braun, James E" w:date="2022-04-16T15:11:00Z">
        <w:r w:rsidR="0031508F">
          <w:rPr>
            <w:rFonts w:eastAsiaTheme="minorEastAsia"/>
          </w:rPr>
          <w:t xml:space="preserve"> were</w:t>
        </w:r>
      </w:ins>
      <w:r w:rsidRPr="005F7DE3">
        <w:rPr>
          <w:rFonts w:eastAsiaTheme="minorEastAsia"/>
          <w:lang w:eastAsia="zh-CN"/>
        </w:rPr>
        <w:t xml:space="preserve"> </w:t>
      </w:r>
      <w:del w:id="445"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446"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8A1CD5A" w:rsidR="00855726" w:rsidRPr="005F7DE3" w:rsidRDefault="00855726">
      <w:pPr>
        <w:pStyle w:val="Caption"/>
        <w:pPrChange w:id="447" w:author="Braun, James E" w:date="2022-04-16T14:25:00Z">
          <w:pPr>
            <w:pStyle w:val="Caption"/>
            <w:keepNext/>
          </w:pPr>
        </w:pPrChange>
      </w:pPr>
      <w:r w:rsidRPr="00C4330D">
        <w:rPr>
          <w:b/>
          <w:bCs/>
        </w:rPr>
        <w:t xml:space="preserve">Table </w:t>
      </w:r>
      <w:bookmarkStart w:id="448" w:name="ggmr_tb_corr"/>
      <w:r w:rsidRPr="00C4330D">
        <w:rPr>
          <w:b/>
          <w:bCs/>
        </w:rPr>
        <w:fldChar w:fldCharType="begin"/>
      </w:r>
      <w:r w:rsidRPr="00C4330D">
        <w:rPr>
          <w:b/>
          <w:bCs/>
        </w:rPr>
        <w:instrText xml:space="preserve"> SEQ Table \* ARABIC </w:instrText>
      </w:r>
      <w:r w:rsidRPr="00C4330D">
        <w:rPr>
          <w:b/>
          <w:bCs/>
        </w:rPr>
        <w:fldChar w:fldCharType="separate"/>
      </w:r>
      <w:r w:rsidR="00543C7D">
        <w:rPr>
          <w:b/>
          <w:bCs/>
          <w:noProof/>
        </w:rPr>
        <w:t>3</w:t>
      </w:r>
      <w:r w:rsidRPr="00C4330D">
        <w:rPr>
          <w:b/>
          <w:bCs/>
        </w:rPr>
        <w:fldChar w:fldCharType="end"/>
      </w:r>
      <w:bookmarkEnd w:id="448"/>
      <w:r w:rsidRPr="005F7DE3">
        <w:t xml:space="preserve"> Correlation coefficients between </w:t>
      </w:r>
      <w:del w:id="449" w:author="Braun, James E" w:date="2022-04-16T14:34:00Z">
        <w:r w:rsidRPr="005F7DE3" w:rsidDel="009D19C9">
          <w:delText xml:space="preserve">Radiant </w:delText>
        </w:r>
      </w:del>
      <w:ins w:id="450" w:author="Braun, James E" w:date="2022-04-16T14:34:00Z">
        <w:r w:rsidR="009D19C9">
          <w:t>r</w:t>
        </w:r>
        <w:r w:rsidR="009D19C9" w:rsidRPr="005F7DE3">
          <w:t xml:space="preserve">adiant </w:t>
        </w:r>
      </w:ins>
      <w:del w:id="451" w:author="Braun, James E" w:date="2022-04-16T14:34:00Z">
        <w:r w:rsidRPr="005F7DE3" w:rsidDel="009D19C9">
          <w:delText xml:space="preserve">Slab </w:delText>
        </w:r>
      </w:del>
      <w:ins w:id="452" w:author="Braun, James E" w:date="2022-04-16T14:34:00Z">
        <w:r w:rsidR="009D19C9">
          <w:t>s</w:t>
        </w:r>
        <w:r w:rsidR="009D19C9" w:rsidRPr="005F7DE3">
          <w:t xml:space="preserve">lab </w:t>
        </w:r>
      </w:ins>
      <w:r w:rsidRPr="005F7DE3">
        <w:t>system</w:t>
      </w:r>
      <w:del w:id="453" w:author="Braun, James E" w:date="2022-04-16T14:34:00Z">
        <w:r w:rsidRPr="005F7DE3" w:rsidDel="009D19C9">
          <w:delText>s</w:delText>
        </w:r>
      </w:del>
      <w:r w:rsidRPr="005F7DE3">
        <w:t xml:space="preserve">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43791E"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43791E"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43791E"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43791E"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0233907E" w:rsidR="00FF6D54" w:rsidRPr="005F7DE3" w:rsidRDefault="00FF6D54">
      <w:pPr>
        <w:pStyle w:val="Caption"/>
        <w:pPrChange w:id="454" w:author="Braun, James E" w:date="2022-04-16T14:25:00Z">
          <w:pPr>
            <w:pStyle w:val="Caption"/>
            <w:keepNext/>
          </w:pPr>
        </w:pPrChange>
      </w:pPr>
      <w:r w:rsidRPr="00C4330D">
        <w:rPr>
          <w:b/>
          <w:bCs/>
        </w:rPr>
        <w:t xml:space="preserve">Table </w:t>
      </w:r>
      <w:bookmarkStart w:id="455" w:name="ggmr_tb"/>
      <w:bookmarkStart w:id="456" w:name="ggmr_tb_case"/>
      <w:r w:rsidRPr="00C4330D">
        <w:rPr>
          <w:b/>
          <w:bCs/>
        </w:rPr>
        <w:fldChar w:fldCharType="begin"/>
      </w:r>
      <w:r w:rsidRPr="00C4330D">
        <w:rPr>
          <w:b/>
          <w:bCs/>
        </w:rPr>
        <w:instrText xml:space="preserve"> SEQ Table \* ARABIC </w:instrText>
      </w:r>
      <w:r w:rsidRPr="00C4330D">
        <w:rPr>
          <w:b/>
          <w:bCs/>
        </w:rPr>
        <w:fldChar w:fldCharType="separate"/>
      </w:r>
      <w:r w:rsidR="00543C7D">
        <w:rPr>
          <w:b/>
          <w:bCs/>
          <w:noProof/>
        </w:rPr>
        <w:t>4</w:t>
      </w:r>
      <w:r w:rsidRPr="00C4330D">
        <w:rPr>
          <w:b/>
          <w:bCs/>
        </w:rPr>
        <w:fldChar w:fldCharType="end"/>
      </w:r>
      <w:bookmarkEnd w:id="455"/>
      <w:bookmarkEnd w:id="456"/>
      <w:r w:rsidRPr="005F7DE3">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43791E"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43791E"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43791E"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lastRenderedPageBreak/>
        <w:t>3.</w:t>
      </w:r>
      <w:r w:rsidR="00747E11" w:rsidRPr="005F7DE3">
        <w:t>3</w:t>
      </w:r>
      <w:r w:rsidRPr="005F7DE3">
        <w:t xml:space="preserve"> </w:t>
      </w:r>
      <w:r w:rsidR="007D29CB" w:rsidRPr="005F7DE3">
        <w:t>Hybrid</w:t>
      </w:r>
      <w:r w:rsidRPr="005F7DE3">
        <w:t xml:space="preserve"> Model Development</w:t>
      </w:r>
    </w:p>
    <w:p w14:paraId="17DA66CF" w14:textId="43DEB745"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543C7D" w:rsidRPr="005F7DE3">
        <w:t>3</w:t>
      </w:r>
      <w:r w:rsidR="00504DA5" w:rsidRPr="005F7DE3">
        <w:fldChar w:fldCharType="end"/>
      </w:r>
      <w:r w:rsidRPr="005F7DE3">
        <w:t xml:space="preserve">, the development of the hybrid approach is primarily concerned with determining the number of </w:t>
      </w:r>
      <w:commentRangeStart w:id="457"/>
      <w:r w:rsidRPr="005F7DE3">
        <w:t>warming up steps for the RC module</w:t>
      </w:r>
      <w:commentRangeEnd w:id="457"/>
      <w:r w:rsidR="00EA3AA6">
        <w:rPr>
          <w:rStyle w:val="CommentReference"/>
        </w:rPr>
        <w:commentReference w:id="457"/>
      </w:r>
      <w:r w:rsidRPr="005F7DE3">
        <w:t xml:space="preserve">, </w:t>
      </w:r>
      <w:commentRangeStart w:id="458"/>
      <w:r w:rsidRPr="005F7DE3">
        <w:t>the number of Gaussians used in the GGMR module, and the learning rate used in the GGMR module</w:t>
      </w:r>
      <w:commentRangeEnd w:id="458"/>
      <w:r w:rsidR="00EA3AA6">
        <w:rPr>
          <w:rStyle w:val="CommentReference"/>
        </w:rPr>
        <w:commentReference w:id="458"/>
      </w:r>
      <w:r w:rsidRPr="005F7DE3">
        <w:t xml:space="preserve">. The warming up period </w:t>
      </w:r>
      <w:del w:id="459" w:author="Braun, James E" w:date="2022-04-16T15:38:00Z">
        <w:r w:rsidRPr="005F7DE3" w:rsidDel="00B83C5B">
          <w:delText xml:space="preserve">is </w:delText>
        </w:r>
      </w:del>
      <w:ins w:id="460" w:author="Braun, James E" w:date="2022-04-16T15:38:00Z">
        <w:r w:rsidR="00B83C5B">
          <w:t>was</w:t>
        </w:r>
        <w:r w:rsidR="00B83C5B" w:rsidRPr="005F7DE3">
          <w:t xml:space="preserve"> </w:t>
        </w:r>
      </w:ins>
      <w:del w:id="461" w:author="Braun, James E" w:date="2022-04-16T15:38:00Z">
        <w:r w:rsidRPr="005F7DE3" w:rsidDel="00B83C5B">
          <w:delText xml:space="preserve">statistically </w:delText>
        </w:r>
      </w:del>
      <w:r w:rsidRPr="005F7DE3">
        <w:t>chosen in this study</w:t>
      </w:r>
      <w:ins w:id="462" w:author="Braun, James E" w:date="2022-04-16T15:38:00Z">
        <w:r w:rsidR="00B83C5B">
          <w:t xml:space="preserve"> based on identifying </w:t>
        </w:r>
      </w:ins>
      <w:proofErr w:type="gramStart"/>
      <w:ins w:id="463" w:author="Braun, James E" w:date="2022-04-16T15:58:00Z">
        <w:r w:rsidR="00B823FA">
          <w:t>an</w:t>
        </w:r>
        <w:proofErr w:type="gramEnd"/>
        <w:r w:rsidR="00B823FA">
          <w:t xml:space="preserve"> </w:t>
        </w:r>
      </w:ins>
      <w:ins w:id="464" w:author="Braun, James E" w:date="2022-04-16T16:09:00Z">
        <w:r w:rsidR="006E589E">
          <w:t>near-</w:t>
        </w:r>
      </w:ins>
      <w:ins w:id="465" w:author="Braun, James E" w:date="2022-04-16T15:58:00Z">
        <w:r w:rsidR="00B823FA">
          <w:t xml:space="preserve">optimal number </w:t>
        </w:r>
      </w:ins>
      <w:ins w:id="466" w:author="Braun, James E" w:date="2022-04-16T16:09:00Z">
        <w:r w:rsidR="006E589E">
          <w:t>where</w:t>
        </w:r>
      </w:ins>
      <w:ins w:id="467" w:author="Braun, James E" w:date="2022-04-16T15:59:00Z">
        <w:r w:rsidR="00B823FA">
          <w:t xml:space="preserve"> the prediction error</w:t>
        </w:r>
      </w:ins>
      <w:ins w:id="468" w:author="Braun, James E" w:date="2022-04-16T16:09:00Z">
        <w:r w:rsidR="006E589E">
          <w:t xml:space="preserve"> approaches a minimum</w:t>
        </w:r>
      </w:ins>
      <w:r w:rsidRPr="005F7DE3">
        <w:t xml:space="preserve">, as illustrated in the </w:t>
      </w:r>
      <w:r w:rsidR="00D9277D">
        <w:t>up</w:t>
      </w:r>
      <w:ins w:id="469" w:author="Braun, James E" w:date="2022-04-16T15:37:00Z">
        <w:r w:rsidR="00B83C5B">
          <w:t>per</w:t>
        </w:r>
      </w:ins>
      <w:r w:rsidR="00D9277D" w:rsidRPr="005F7DE3">
        <w:t xml:space="preserve"> </w:t>
      </w:r>
      <w:r w:rsidRPr="005F7DE3">
        <w:t xml:space="preserve">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ins w:id="470" w:author="Braun, James E" w:date="2022-04-16T15:59:00Z">
        <w:r w:rsidR="00B823FA">
          <w:t xml:space="preserve">. </w:t>
        </w:r>
      </w:ins>
      <w:del w:id="471" w:author="Braun, James E" w:date="2022-04-16T15:59:00Z">
        <w:r w:rsidRPr="005F7DE3" w:rsidDel="00B823FA">
          <w:delText xml:space="preserve">And </w:delText>
        </w:r>
      </w:del>
      <w:ins w:id="472" w:author="Braun, James E" w:date="2022-04-16T15:59:00Z">
        <w:r w:rsidR="00B823FA">
          <w:t>Based on these results,</w:t>
        </w:r>
        <w:r w:rsidR="00B823FA" w:rsidRPr="005F7DE3">
          <w:t xml:space="preserve"> </w:t>
        </w:r>
      </w:ins>
      <w:r w:rsidRPr="005F7DE3">
        <w:t xml:space="preserve">15 </w:t>
      </w:r>
      <w:del w:id="473" w:author="Braun, James E" w:date="2022-04-16T16:00:00Z">
        <w:r w:rsidRPr="005F7DE3" w:rsidDel="00B823FA">
          <w:delText>has been</w:delText>
        </w:r>
      </w:del>
      <w:ins w:id="474" w:author="Braun, James E" w:date="2022-04-16T16:00:00Z">
        <w:r w:rsidR="00B823FA">
          <w:t>was</w:t>
        </w:r>
      </w:ins>
      <w:r w:rsidRPr="005F7DE3">
        <w:t xml:space="preserve"> chosen as the </w:t>
      </w:r>
      <w:del w:id="475" w:author="Braun, James E" w:date="2022-04-16T16:00:00Z">
        <w:r w:rsidRPr="005F7DE3" w:rsidDel="00B823FA">
          <w:delText xml:space="preserve">optimal </w:delText>
        </w:r>
      </w:del>
      <w:r w:rsidRPr="005F7DE3">
        <w:t xml:space="preserve">number of warming-up steps for RC prediction. Additionally, as indicated by the </w:t>
      </w:r>
      <w:r w:rsidR="00D9277D">
        <w:t>left</w:t>
      </w:r>
      <w:r w:rsidR="00D9277D" w:rsidRPr="005F7DE3">
        <w:t xml:space="preserve"> </w:t>
      </w:r>
      <w:r w:rsidRPr="005F7DE3">
        <w:t xml:space="preserve">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ins w:id="476" w:author="Braun, James E" w:date="2022-04-16T16:00:00Z">
        <w:r w:rsidR="00B823FA">
          <w:t xml:space="preserve">, </w:t>
        </w:r>
      </w:ins>
      <w:commentRangeStart w:id="477"/>
      <w:del w:id="478" w:author="Braun, James E" w:date="2022-04-16T16:00:00Z">
        <w:r w:rsidRPr="005F7DE3" w:rsidDel="00B823FA">
          <w:delText xml:space="preserve"> </w:delText>
        </w:r>
      </w:del>
      <w:r w:rsidRPr="005F7DE3">
        <w:t xml:space="preserve">the optimal number of Gaussians and learning rate </w:t>
      </w:r>
      <w:del w:id="479" w:author="Braun, James E" w:date="2022-04-16T16:00:00Z">
        <w:r w:rsidRPr="005F7DE3" w:rsidDel="00B823FA">
          <w:delText>have been</w:delText>
        </w:r>
      </w:del>
      <w:ins w:id="480" w:author="Braun, James E" w:date="2022-04-16T16:00:00Z">
        <w:r w:rsidR="00B823FA">
          <w:t>were</w:t>
        </w:r>
      </w:ins>
      <w:r w:rsidRPr="005F7DE3">
        <w:t xml:space="preserve"> chosen as 15 and 8e-3, respectively</w:t>
      </w:r>
      <w:commentRangeEnd w:id="477"/>
      <w:r w:rsidR="00B823FA">
        <w:rPr>
          <w:rStyle w:val="CommentReference"/>
        </w:rPr>
        <w:commentReference w:id="477"/>
      </w:r>
      <w:r w:rsidRPr="005F7DE3">
        <w:t xml:space="preserve">. </w:t>
      </w:r>
      <w:r w:rsidR="00D01AFF" w:rsidRPr="005F7DE3">
        <w:t xml:space="preserve">Additionally, </w:t>
      </w:r>
      <w:r w:rsidR="008603D6" w:rsidRPr="005F7DE3">
        <w:t xml:space="preserve">different input combinations </w:t>
      </w:r>
      <w:del w:id="481" w:author="Braun, James E" w:date="2022-04-16T16:10:00Z">
        <w:r w:rsidR="008603D6" w:rsidRPr="005F7DE3" w:rsidDel="006E589E">
          <w:delText>had also been experimented</w:delText>
        </w:r>
      </w:del>
      <w:ins w:id="482" w:author="Braun, James E" w:date="2022-04-16T16:10:00Z">
        <w:r w:rsidR="006E589E">
          <w:t>were investigated</w:t>
        </w:r>
      </w:ins>
      <w:r w:rsidR="008603D6" w:rsidRPr="005F7DE3">
        <w:t xml:space="preserve"> for </w:t>
      </w:r>
      <w:ins w:id="483" w:author="Braun, James E" w:date="2022-04-16T16:10:00Z">
        <w:r w:rsidR="006E589E">
          <w:t xml:space="preserve">the </w:t>
        </w:r>
      </w:ins>
      <w:r w:rsidR="00735E65">
        <w:t>hy</w:t>
      </w:r>
      <w:r w:rsidR="008603D6" w:rsidRPr="005F7DE3">
        <w:t xml:space="preserve">brid </w:t>
      </w:r>
      <w:r w:rsidR="00735E65">
        <w:t>m</w:t>
      </w:r>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543C7D">
        <w:rPr>
          <w:b/>
          <w:bCs/>
          <w:noProof/>
        </w:rPr>
        <w:t>5</w:t>
      </w:r>
      <w:r w:rsidR="00543C7D" w:rsidRPr="005F7DE3">
        <w:t xml:space="preserve"> </w:t>
      </w:r>
      <w:r w:rsidR="008603D6" w:rsidRPr="005F7DE3">
        <w:fldChar w:fldCharType="end"/>
      </w:r>
      <w:r w:rsidR="00735E65">
        <w:t>.</w:t>
      </w:r>
      <w:r w:rsidR="00107F32">
        <w:t xml:space="preserve"> </w:t>
      </w:r>
      <w:r w:rsidR="0014731B" w:rsidRPr="005F7DE3">
        <w:t xml:space="preserve">Compared with case 1, case 2 had </w:t>
      </w:r>
      <w:del w:id="484" w:author="Braun, James E" w:date="2022-04-16T16:10:00Z">
        <w:r w:rsidR="0014731B" w:rsidRPr="005F7DE3" w:rsidDel="006E589E">
          <w:delText xml:space="preserve">additional </w:delText>
        </w:r>
      </w:del>
      <w:r w:rsidR="0014731B" w:rsidRPr="005F7DE3">
        <w:t xml:space="preserve">1.27% lower </w:t>
      </w:r>
      <w:del w:id="485" w:author="Braun, James E" w:date="2022-04-16T16:10:00Z">
        <w:r w:rsidR="0014731B" w:rsidRPr="005F7DE3" w:rsidDel="006E589E">
          <w:delText xml:space="preserve">of </w:delText>
        </w:r>
      </w:del>
      <w:r w:rsidR="0014731B" w:rsidRPr="005F7DE3">
        <w:t xml:space="preserve">CVRMSE, which was consistent </w:t>
      </w:r>
      <w:del w:id="486" w:author="Braun, James E" w:date="2022-04-16T16:10:00Z">
        <w:r w:rsidR="0014731B" w:rsidRPr="005F7DE3" w:rsidDel="006E589E">
          <w:delText xml:space="preserve">as </w:delText>
        </w:r>
      </w:del>
      <w:ins w:id="487"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543C7D">
        <w:rPr>
          <w:b/>
          <w:bCs/>
          <w:noProof/>
        </w:rPr>
        <w:t>4</w:t>
      </w:r>
      <w:r w:rsidR="0014731B" w:rsidRPr="005F7DE3">
        <w:fldChar w:fldCharType="end"/>
      </w:r>
      <w:r w:rsidR="0014731B" w:rsidRPr="005F7DE3">
        <w:t xml:space="preserve">. </w:t>
      </w:r>
      <w:del w:id="488" w:author="Braun, James E" w:date="2022-04-16T16:11:00Z">
        <w:r w:rsidR="004F076D" w:rsidRPr="005F7DE3" w:rsidDel="006E589E">
          <w:rPr>
            <w:rFonts w:eastAsiaTheme="minorEastAsia"/>
            <w:lang w:eastAsia="zh-CN"/>
          </w:rPr>
          <w:delText>And w</w:delText>
        </w:r>
      </w:del>
      <w:ins w:id="489" w:author="Braun, James E" w:date="2022-04-16T16:11:00Z">
        <w:r w:rsidR="006E589E">
          <w:rPr>
            <w:rFonts w:eastAsiaTheme="minorEastAsia"/>
            <w:lang w:eastAsia="zh-CN"/>
          </w:rPr>
          <w:t>W</w:t>
        </w:r>
      </w:ins>
      <w:r w:rsidR="004F076D" w:rsidRPr="005F7DE3">
        <w:rPr>
          <w:rFonts w:eastAsiaTheme="minorEastAsia"/>
          <w:lang w:eastAsia="zh-CN"/>
        </w:rPr>
        <w:t xml:space="preserve">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543C7D">
        <w:rPr>
          <w:rFonts w:eastAsiaTheme="minorEastAsia"/>
        </w:rPr>
        <w:t>h</w:t>
      </w:r>
      <w:r w:rsidR="004A5826" w:rsidRPr="005F7DE3">
        <w:rPr>
          <w:rFonts w:eastAsiaTheme="minorEastAsia"/>
        </w:rPr>
        <w:t>ybrid</w:t>
      </w:r>
      <w:r w:rsidR="004F076D" w:rsidRPr="005F7DE3">
        <w:rPr>
          <w:rFonts w:eastAsiaTheme="minorEastAsia"/>
        </w:rPr>
        <w:t xml:space="preserve"> </w:t>
      </w:r>
      <w:r w:rsidR="00543C7D">
        <w:rPr>
          <w:rFonts w:eastAsiaTheme="minorEastAsia"/>
        </w:rPr>
        <w:t>m</w:t>
      </w:r>
      <w:r w:rsidR="004A5826" w:rsidRPr="005F7DE3">
        <w:rPr>
          <w:rFonts w:eastAsiaTheme="minorEastAsia"/>
        </w:rPr>
        <w:t>odel</w:t>
      </w:r>
      <w:r w:rsidR="004F076D" w:rsidRPr="005F7DE3">
        <w:rPr>
          <w:rFonts w:eastAsiaTheme="minorEastAsia"/>
        </w:rPr>
        <w:t xml:space="preserve"> inputs</w:t>
      </w:r>
      <w:r w:rsidR="000B3DE1">
        <w:rPr>
          <w:rFonts w:eastAsiaTheme="minorEastAsia"/>
        </w:rPr>
        <w:t xml:space="preserve">,  </w:t>
      </w:r>
      <w:commentRangeStart w:id="490"/>
      <w:r w:rsidR="000B3DE1">
        <w:rPr>
          <w:rFonts w:eastAsiaTheme="minorEastAsia"/>
        </w:rPr>
        <w:t xml:space="preserve">wher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0B3DE1">
        <w:rPr>
          <w:rFonts w:eastAsiaTheme="minorEastAsia"/>
        </w:rPr>
        <w:t xml:space="preserve"> is the real time predicted system load from RC</w:t>
      </w:r>
      <w:r w:rsidR="00A10C6E">
        <w:rPr>
          <w:rFonts w:eastAsiaTheme="minorEastAsia"/>
        </w:rPr>
        <w:t xml:space="preserve"> network</w:t>
      </w:r>
      <w:r w:rsidR="000B3DE1">
        <w:rPr>
          <w:rFonts w:eastAsiaTheme="minorEastAsia"/>
        </w:rPr>
        <w:t xml:space="preserve"> model</w:t>
      </w:r>
      <w:r w:rsidR="004F076D" w:rsidRPr="005F7DE3">
        <w:rPr>
          <w:rFonts w:eastAsiaTheme="minorEastAsia"/>
        </w:rPr>
        <w:t>.</w:t>
      </w:r>
      <w:commentRangeEnd w:id="490"/>
      <w:r w:rsidR="006E589E">
        <w:rPr>
          <w:rStyle w:val="CommentReference"/>
        </w:rPr>
        <w:commentReference w:id="490"/>
      </w:r>
    </w:p>
    <w:p w14:paraId="61CBE1B2" w14:textId="0C1BAC60" w:rsidR="00AC3A31" w:rsidRDefault="00AC3A31" w:rsidP="00AC3A31">
      <w:pPr>
        <w:jc w:val="both"/>
      </w:pPr>
    </w:p>
    <w:p w14:paraId="702751E0" w14:textId="77777777" w:rsidR="007E0CD9" w:rsidRDefault="007E0CD9" w:rsidP="007E0CD9">
      <w:pPr>
        <w:jc w:val="center"/>
      </w:pPr>
      <w:r>
        <w:rPr>
          <w:noProof/>
        </w:rPr>
        <w:drawing>
          <wp:inline distT="0" distB="0" distL="0" distR="0" wp14:anchorId="2EC1858B" wp14:editId="212A37B0">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p>
    <w:p w14:paraId="1CB0846B" w14:textId="55531A5D" w:rsidR="007E0CD9" w:rsidRPr="005F7DE3" w:rsidRDefault="007E0CD9" w:rsidP="00626F5E">
      <w:pPr>
        <w:jc w:val="center"/>
      </w:pPr>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p>
    <w:p w14:paraId="2076F126" w14:textId="77777777" w:rsidR="00AD4DFF" w:rsidRPr="005F7DE3" w:rsidRDefault="00AD4DFF" w:rsidP="00626F5E">
      <w:pPr>
        <w:keepNext/>
        <w:jc w:val="center"/>
      </w:pPr>
    </w:p>
    <w:p w14:paraId="3379D60B" w14:textId="7E2BBC2A" w:rsidR="0031392A" w:rsidRPr="00735E65" w:rsidRDefault="00BB31D6" w:rsidP="00D921A7">
      <w:pPr>
        <w:pStyle w:val="Caption"/>
      </w:pPr>
      <w:commentRangeStart w:id="491"/>
      <w:r w:rsidRPr="00C4330D">
        <w:rPr>
          <w:b/>
          <w:bCs/>
        </w:rPr>
        <w:t xml:space="preserve">Figure </w:t>
      </w:r>
      <w:bookmarkStart w:id="492" w:name="sec3_hybrid_hyper"/>
      <w:r w:rsidRPr="00C4330D">
        <w:rPr>
          <w:b/>
          <w:bCs/>
        </w:rPr>
        <w:fldChar w:fldCharType="begin"/>
      </w:r>
      <w:r w:rsidRPr="00C4330D">
        <w:rPr>
          <w:b/>
          <w:bCs/>
        </w:rPr>
        <w:instrText xml:space="preserve"> SEQ Figure \* ARABIC </w:instrText>
      </w:r>
      <w:r w:rsidRPr="00C4330D">
        <w:rPr>
          <w:b/>
          <w:bCs/>
        </w:rPr>
        <w:fldChar w:fldCharType="separate"/>
      </w:r>
      <w:r w:rsidR="00543C7D">
        <w:rPr>
          <w:b/>
          <w:bCs/>
          <w:noProof/>
        </w:rPr>
        <w:t>4</w:t>
      </w:r>
      <w:r w:rsidRPr="00C4330D">
        <w:rPr>
          <w:b/>
          <w:bCs/>
          <w:noProof/>
        </w:rPr>
        <w:fldChar w:fldCharType="end"/>
      </w:r>
      <w:r w:rsidRPr="005F7DE3">
        <w:t xml:space="preserve"> </w:t>
      </w:r>
      <w:bookmarkEnd w:id="492"/>
      <w:r w:rsidRPr="005F7DE3">
        <w:t xml:space="preserve"> Determination of </w:t>
      </w:r>
      <w:r w:rsidR="00391A0F" w:rsidRPr="005F7DE3">
        <w:t xml:space="preserve">hyperparameters for Hybrid Approach. </w:t>
      </w:r>
      <w:r w:rsidR="007D3773">
        <w:t>Up</w:t>
      </w:r>
      <w:r w:rsidR="00391A0F" w:rsidRPr="005F7DE3">
        <w:t xml:space="preserve">: Warming up steps for RC model; </w:t>
      </w:r>
      <w:r w:rsidR="007D3773">
        <w:t>Left</w:t>
      </w:r>
      <w:r w:rsidR="00391A0F" w:rsidRPr="005F7DE3">
        <w:t>: Number of Gaussians for GGMR model; Right: Learning rate for GGMR Model.</w:t>
      </w:r>
      <w:commentRangeEnd w:id="491"/>
      <w:r w:rsidR="00EA3AA6">
        <w:rPr>
          <w:rStyle w:val="CommentReference"/>
          <w:rFonts w:eastAsia="Times New Roman" w:cs="Times New Roman"/>
          <w:iCs w:val="0"/>
          <w:lang w:eastAsia="en-US"/>
        </w:rPr>
        <w:commentReference w:id="491"/>
      </w:r>
    </w:p>
    <w:p w14:paraId="14887FAA" w14:textId="53572BB7" w:rsidR="00BB31D6" w:rsidRPr="005F7DE3" w:rsidRDefault="00BB31D6">
      <w:pPr>
        <w:pStyle w:val="Caption"/>
        <w:pPrChange w:id="493" w:author="Braun, James E" w:date="2022-04-16T14:25:00Z">
          <w:pPr>
            <w:pStyle w:val="Caption"/>
            <w:keepNext/>
          </w:pPr>
        </w:pPrChange>
      </w:pPr>
      <w:r w:rsidRPr="005F7DE3">
        <w:rPr>
          <w:b/>
          <w:bCs/>
        </w:rPr>
        <w:t xml:space="preserve">Table </w:t>
      </w:r>
      <w:bookmarkStart w:id="494" w:name="sec3_hybrid_input"/>
      <w:r w:rsidRPr="005F7DE3">
        <w:rPr>
          <w:b/>
          <w:bCs/>
        </w:rPr>
        <w:fldChar w:fldCharType="begin"/>
      </w:r>
      <w:r w:rsidRPr="005F7DE3">
        <w:rPr>
          <w:b/>
          <w:bCs/>
        </w:rPr>
        <w:instrText xml:space="preserve"> SEQ Table \* ARABIC </w:instrText>
      </w:r>
      <w:r w:rsidRPr="005F7DE3">
        <w:rPr>
          <w:b/>
          <w:bCs/>
        </w:rPr>
        <w:fldChar w:fldCharType="separate"/>
      </w:r>
      <w:r w:rsidR="00543C7D">
        <w:rPr>
          <w:b/>
          <w:bCs/>
          <w:noProof/>
        </w:rPr>
        <w:t>5</w:t>
      </w:r>
      <w:r w:rsidRPr="005F7DE3">
        <w:rPr>
          <w:b/>
          <w:bCs/>
          <w:noProof/>
        </w:rPr>
        <w:fldChar w:fldCharType="end"/>
      </w:r>
      <w:r w:rsidRPr="005F7DE3">
        <w:t xml:space="preserve"> </w:t>
      </w:r>
      <w:bookmarkEnd w:id="494"/>
      <w:r w:rsidRPr="005F7DE3">
        <w:t xml:space="preserve">Prediction performance comparison for different </w:t>
      </w:r>
      <w:r w:rsidR="00B23785">
        <w:t>h</w:t>
      </w:r>
      <w:r w:rsidR="00B23785" w:rsidRPr="005F7DE3">
        <w:t xml:space="preserve">ybrid </w:t>
      </w:r>
      <w:r w:rsidR="00B23785">
        <w:t>m</w:t>
      </w:r>
      <w:r w:rsidR="00B23785" w:rsidRPr="005F7DE3">
        <w:t xml:space="preserve">odel </w:t>
      </w:r>
      <w:r w:rsidRPr="005F7DE3">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457"/>
        <w:gridCol w:w="2232"/>
      </w:tblGrid>
      <w:tr w:rsidR="006465B7" w:rsidRPr="005F7DE3" w14:paraId="1947B4B2" w14:textId="77777777" w:rsidTr="00626F5E">
        <w:trPr>
          <w:jc w:val="center"/>
        </w:trPr>
        <w:tc>
          <w:tcPr>
            <w:tcW w:w="2232" w:type="dxa"/>
            <w:tcBorders>
              <w:bottom w:val="single" w:sz="4" w:space="0" w:color="auto"/>
            </w:tcBorders>
            <w:vAlign w:val="center"/>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626F5E">
        <w:trPr>
          <w:jc w:val="center"/>
        </w:trPr>
        <w:tc>
          <w:tcPr>
            <w:tcW w:w="2232" w:type="dxa"/>
            <w:tcBorders>
              <w:top w:val="single" w:sz="4" w:space="0" w:color="auto"/>
              <w:bottom w:val="single" w:sz="4" w:space="0" w:color="auto"/>
            </w:tcBorders>
            <w:vAlign w:val="center"/>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
          <w:p w14:paraId="42347104" w14:textId="77777777" w:rsidR="00F8712E" w:rsidRPr="005F7DE3" w:rsidRDefault="0043791E"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626F5E">
        <w:trPr>
          <w:jc w:val="center"/>
        </w:trPr>
        <w:tc>
          <w:tcPr>
            <w:tcW w:w="2232" w:type="dxa"/>
            <w:tcBorders>
              <w:top w:val="single" w:sz="4" w:space="0" w:color="auto"/>
              <w:bottom w:val="single" w:sz="4" w:space="0" w:color="auto"/>
            </w:tcBorders>
            <w:vAlign w:val="center"/>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
          <w:p w14:paraId="1C8CF9C4" w14:textId="0903A271" w:rsidR="00F8712E" w:rsidRPr="005F7DE3" w:rsidRDefault="0043791E"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lastRenderedPageBreak/>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0A50E36C" w:rsidR="00FE073D" w:rsidRPr="005F7DE3" w:rsidRDefault="00FE073D" w:rsidP="00FE073D">
      <w:pPr>
        <w:rPr>
          <w:lang w:eastAsia="zh-CN"/>
        </w:rPr>
      </w:pPr>
      <w:del w:id="495" w:author="Braun, James E" w:date="2022-04-16T16:11:00Z">
        <w:r w:rsidRPr="005F7DE3" w:rsidDel="006E589E">
          <w:rPr>
            <w:lang w:eastAsia="zh-CN"/>
          </w:rPr>
          <w:delText xml:space="preserve">As shown </w:delText>
        </w:r>
        <w:r w:rsidR="00593A98" w:rsidDel="006E589E">
          <w:rPr>
            <w:lang w:eastAsia="zh-CN"/>
          </w:rPr>
          <w:delText>from</w:delText>
        </w:r>
      </w:del>
      <w:ins w:id="496" w:author="Braun, James E" w:date="2022-04-16T16:11:00Z">
        <w:r w:rsidR="006E589E">
          <w:rPr>
            <w:lang w:eastAsia="zh-CN"/>
          </w:rPr>
          <w:t>Based on</w:t>
        </w:r>
      </w:ins>
      <w:r w:rsidR="00593A98">
        <w:rPr>
          <w:lang w:eastAsia="zh-CN"/>
        </w:rPr>
        <w:t xml:space="preserve"> the statistical results</w:t>
      </w:r>
      <w:ins w:id="497"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543C7D" w:rsidRPr="005F7DE3">
        <w:rPr>
          <w:b/>
          <w:bCs/>
        </w:rPr>
        <w:t>5</w:t>
      </w:r>
      <w:r w:rsidR="00ED7CE6" w:rsidRPr="005F7DE3">
        <w:rPr>
          <w:lang w:eastAsia="zh-CN"/>
        </w:rPr>
        <w:fldChar w:fldCharType="end"/>
      </w:r>
      <w:r w:rsidRPr="005F7DE3">
        <w:rPr>
          <w:lang w:eastAsia="zh-CN"/>
        </w:rPr>
        <w:t>, all three proposed models compl</w:t>
      </w:r>
      <w:ins w:id="498" w:author="Braun, James E" w:date="2022-04-16T16:11:00Z">
        <w:r w:rsidR="006E589E">
          <w:rPr>
            <w:lang w:eastAsia="zh-CN"/>
          </w:rPr>
          <w:t>y</w:t>
        </w:r>
      </w:ins>
      <w:del w:id="499"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500"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Specifically,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501" w:author="Braun, James E" w:date="2022-04-16T16:15:00Z">
        <w:r w:rsidR="00F0659C">
          <w:rPr>
            <w:lang w:eastAsia="zh-CN"/>
          </w:rPr>
          <w:t xml:space="preserve">the </w:t>
        </w:r>
      </w:ins>
      <w:r w:rsidRPr="005F7DE3">
        <w:rPr>
          <w:lang w:eastAsia="zh-CN"/>
        </w:rPr>
        <w:t xml:space="preserve">RC </w:t>
      </w:r>
      <w:ins w:id="502"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less than </w:t>
      </w:r>
      <w:ins w:id="503" w:author="Braun, James E" w:date="2022-04-16T16:20:00Z">
        <w:r w:rsidR="004F7F58">
          <w:rPr>
            <w:lang w:eastAsia="zh-CN"/>
          </w:rPr>
          <w:t xml:space="preserve">the </w:t>
        </w:r>
      </w:ins>
      <w:r w:rsidRPr="005F7DE3">
        <w:rPr>
          <w:lang w:eastAsia="zh-CN"/>
        </w:rPr>
        <w:t>GGMR</w:t>
      </w:r>
      <w:ins w:id="504" w:author="Braun, James E" w:date="2022-04-16T16:15:00Z">
        <w:r w:rsidR="00F0659C">
          <w:rPr>
            <w:lang w:eastAsia="zh-CN"/>
          </w:rPr>
          <w:t xml:space="preserve"> alon</w:t>
        </w:r>
      </w:ins>
      <w:ins w:id="505"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506"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507" w:author="Braun, James E" w:date="2022-04-16T16:21:00Z">
        <w:r w:rsidR="004F7F58">
          <w:rPr>
            <w:lang w:eastAsia="zh-CN"/>
          </w:rPr>
          <w:t xml:space="preserve">the </w:t>
        </w:r>
      </w:ins>
      <w:r w:rsidRPr="005F7DE3">
        <w:rPr>
          <w:lang w:eastAsia="zh-CN"/>
        </w:rPr>
        <w:t>GGMR), an MAE of 3.62 kW (</w:t>
      </w:r>
      <w:r w:rsidR="00850EFE" w:rsidRPr="005F7DE3">
        <w:rPr>
          <w:lang w:eastAsia="zh-CN"/>
        </w:rPr>
        <w:t>2.14 kW</w:t>
      </w:r>
      <w:r w:rsidRPr="005F7DE3">
        <w:rPr>
          <w:lang w:eastAsia="zh-CN"/>
        </w:rPr>
        <w:t xml:space="preserve"> </w:t>
      </w:r>
      <w:del w:id="508"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509"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510" w:author="Braun, James E" w:date="2022-04-16T16:21:00Z">
        <w:r w:rsidR="004F7F58">
          <w:rPr>
            <w:lang w:eastAsia="zh-CN"/>
          </w:rPr>
          <w:t>, respectively</w:t>
        </w:r>
      </w:ins>
      <w:r w:rsidRPr="005F7DE3">
        <w:rPr>
          <w:lang w:eastAsia="zh-CN"/>
        </w:rPr>
        <w:t>), and a MAPE of 19.31 percent (</w:t>
      </w:r>
      <w:r w:rsidR="00850EFE" w:rsidRPr="005F7DE3">
        <w:rPr>
          <w:lang w:eastAsia="zh-CN"/>
        </w:rPr>
        <w:t>89.22</w:t>
      </w:r>
      <w:r w:rsidRPr="005F7DE3">
        <w:rPr>
          <w:lang w:eastAsia="zh-CN"/>
        </w:rPr>
        <w:t xml:space="preserve"> </w:t>
      </w:r>
      <w:del w:id="511" w:author="Braun, James E" w:date="2022-04-16T16:21:00Z">
        <w:r w:rsidRPr="005F7DE3" w:rsidDel="004F7F58">
          <w:rPr>
            <w:lang w:eastAsia="zh-CN"/>
          </w:rPr>
          <w:delText xml:space="preserve">percent lower from RC, </w:delText>
        </w:r>
      </w:del>
      <w:ins w:id="512"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513" w:author="Braun, James E" w:date="2022-04-16T16:35:00Z">
        <w:r w:rsidRPr="005F7DE3" w:rsidDel="00A94A5E">
          <w:rPr>
            <w:lang w:eastAsia="zh-CN"/>
          </w:rPr>
          <w:delText xml:space="preserve">from </w:delText>
        </w:r>
      </w:del>
      <w:ins w:id="514" w:author="Braun, James E" w:date="2022-04-16T16:35:00Z">
        <w:r w:rsidR="00A94A5E">
          <w:rPr>
            <w:lang w:eastAsia="zh-CN"/>
          </w:rPr>
          <w:t>than the</w:t>
        </w:r>
      </w:ins>
      <w:ins w:id="515"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516"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2E8B5542" w:rsidR="006C22CE" w:rsidRPr="005F7DE3" w:rsidRDefault="006C22CE">
      <w:pPr>
        <w:pStyle w:val="Caption"/>
        <w:pPrChange w:id="517" w:author="Braun, James E" w:date="2022-04-16T14:25:00Z">
          <w:pPr>
            <w:pStyle w:val="Caption"/>
            <w:keepNext/>
          </w:pPr>
        </w:pPrChange>
      </w:pPr>
      <w:commentRangeStart w:id="518"/>
      <w:r w:rsidRPr="005F7DE3">
        <w:rPr>
          <w:b/>
          <w:bCs/>
        </w:rPr>
        <w:t xml:space="preserve">Table </w:t>
      </w:r>
      <w:bookmarkStart w:id="519" w:name="hybrid_tb1"/>
      <w:bookmarkStart w:id="520" w:name="all_performance_tb"/>
      <w:r w:rsidRPr="005F7DE3">
        <w:rPr>
          <w:b/>
          <w:bCs/>
        </w:rPr>
        <w:t>5</w:t>
      </w:r>
      <w:bookmarkEnd w:id="519"/>
      <w:bookmarkEnd w:id="520"/>
      <w:r w:rsidRPr="005F7DE3">
        <w:t xml:space="preserve"> </w:t>
      </w:r>
      <w:r w:rsidR="00A32FB7" w:rsidRPr="005F7DE3">
        <w:t>Performance comparison for h</w:t>
      </w:r>
      <w:r w:rsidRPr="005F7DE3">
        <w:t>ourly prediction of proposed models</w:t>
      </w:r>
      <w:commentRangeEnd w:id="518"/>
      <w:r w:rsidR="004F7F58">
        <w:rPr>
          <w:rStyle w:val="CommentReference"/>
          <w:rFonts w:eastAsia="Times New Roman" w:cs="Times New Roman"/>
          <w:iCs w:val="0"/>
          <w:lang w:eastAsia="en-US"/>
        </w:rPr>
        <w:commentReference w:id="518"/>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commentRangeStart w:id="521"/>
            <w:r w:rsidRPr="005F7DE3">
              <w:rPr>
                <w:lang w:eastAsia="zh-CN"/>
              </w:rPr>
              <w:t>RC</w:t>
            </w:r>
            <w:commentRangeEnd w:id="521"/>
            <w:r w:rsidR="004A29AF">
              <w:rPr>
                <w:rStyle w:val="CommentReference"/>
              </w:rPr>
              <w:commentReference w:id="521"/>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commentRangeStart w:id="522"/>
            <w:r w:rsidRPr="005F7DE3">
              <w:rPr>
                <w:lang w:eastAsia="zh-CN"/>
              </w:rPr>
              <w:t>108.53</w:t>
            </w:r>
            <w:commentRangeEnd w:id="522"/>
            <w:r w:rsidR="00F0659C">
              <w:rPr>
                <w:rStyle w:val="CommentReference"/>
              </w:rPr>
              <w:commentReference w:id="522"/>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3E011FF3" w14:textId="77777777" w:rsidR="00B060F6" w:rsidRPr="005F7DE3" w:rsidRDefault="00B060F6" w:rsidP="00626F5E">
      <w:pPr>
        <w:keepNext/>
      </w:pPr>
    </w:p>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346B09C0" w:rsidR="001E0914"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523"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524" w:author="Braun, James E" w:date="2022-04-16T16:40:00Z">
        <w:r w:rsidR="00A94A5E">
          <w:rPr>
            <w:rFonts w:eastAsiaTheme="minorEastAsia"/>
            <w:lang w:eastAsia="zh-CN"/>
          </w:rPr>
          <w:t xml:space="preserve">The hybrid approach involves using an output </w:t>
        </w:r>
        <w:r w:rsidR="00A94A5E" w:rsidRPr="005F7DE3">
          <w:rPr>
            <w:rFonts w:eastAsiaTheme="minorEastAsia"/>
            <w:lang w:eastAsia="zh-CN"/>
          </w:rPr>
          <w:t xml:space="preserve">th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525" w:author="Braun, James E" w:date="2022-04-16T16:36:00Z">
        <w:r w:rsidRPr="005F7DE3" w:rsidDel="00A94A5E">
          <w:rPr>
            <w:rFonts w:eastAsiaTheme="minorEastAsia"/>
            <w:lang w:eastAsia="zh-CN"/>
          </w:rPr>
          <w:delText xml:space="preserve">data </w:delText>
        </w:r>
      </w:del>
      <w:ins w:id="526"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527" w:author="Braun, James E" w:date="2022-04-16T16:36:00Z">
        <w:r w:rsidRPr="005F7DE3" w:rsidDel="00A94A5E">
          <w:rPr>
            <w:rFonts w:eastAsiaTheme="minorEastAsia"/>
            <w:lang w:eastAsia="zh-CN"/>
          </w:rPr>
          <w:delText xml:space="preserve">actual </w:delText>
        </w:r>
      </w:del>
      <w:ins w:id="528"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529" w:author="Braun, James E" w:date="2022-04-16T16:36:00Z">
        <w:r w:rsidR="00A94A5E">
          <w:rPr>
            <w:rFonts w:eastAsiaTheme="minorEastAsia"/>
            <w:lang w:eastAsia="zh-CN"/>
          </w:rPr>
          <w:t xml:space="preserve">system </w:t>
        </w:r>
      </w:ins>
      <w:r w:rsidRPr="005F7DE3">
        <w:rPr>
          <w:rFonts w:eastAsiaTheme="minorEastAsia"/>
          <w:lang w:eastAsia="zh-CN"/>
        </w:rPr>
        <w:t>operati</w:t>
      </w:r>
      <w:ins w:id="530" w:author="Braun, James E" w:date="2022-04-16T16:36:00Z">
        <w:r w:rsidR="00A94A5E">
          <w:rPr>
            <w:rFonts w:eastAsiaTheme="minorEastAsia"/>
            <w:lang w:eastAsia="zh-CN"/>
          </w:rPr>
          <w:t>ng</w:t>
        </w:r>
      </w:ins>
      <w:del w:id="531"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532"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533" w:author="Braun, James E" w:date="2022-04-16T16:36:00Z">
        <w:r w:rsidRPr="005F7DE3" w:rsidDel="00A94A5E">
          <w:rPr>
            <w:rFonts w:eastAsiaTheme="minorEastAsia"/>
            <w:lang w:eastAsia="zh-CN"/>
          </w:rPr>
          <w:delText xml:space="preserve">, </w:delText>
        </w:r>
      </w:del>
      <w:ins w:id="534"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535"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536" w:author="Braun, James E" w:date="2022-04-16T16:36:00Z">
        <w:r w:rsidRPr="005F7DE3" w:rsidDel="00A94A5E">
          <w:rPr>
            <w:rFonts w:eastAsiaTheme="minorEastAsia"/>
            <w:lang w:eastAsia="zh-CN"/>
          </w:rPr>
          <w:delText>And t</w:delText>
        </w:r>
      </w:del>
      <w:ins w:id="537"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538" w:author="Braun, James E" w:date="2022-04-16T16:37:00Z">
        <w:r w:rsidRPr="005F7DE3" w:rsidDel="00A94A5E">
          <w:rPr>
            <w:rFonts w:eastAsiaTheme="minorEastAsia"/>
            <w:lang w:eastAsia="zh-CN"/>
          </w:rPr>
          <w:delText xml:space="preserve">has </w:delText>
        </w:r>
      </w:del>
      <w:ins w:id="539"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540" w:author="Braun, James E" w:date="2022-04-16T16:37:00Z">
        <w:r w:rsidR="00A94A5E">
          <w:rPr>
            <w:rFonts w:eastAsiaTheme="minorEastAsia"/>
            <w:lang w:eastAsia="zh-CN"/>
          </w:rPr>
          <w:t xml:space="preserve">the </w:t>
        </w:r>
      </w:ins>
      <w:r w:rsidRPr="005F7DE3">
        <w:rPr>
          <w:rFonts w:eastAsiaTheme="minorEastAsia"/>
          <w:lang w:eastAsia="zh-CN"/>
        </w:rPr>
        <w:t>RC</w:t>
      </w:r>
      <w:del w:id="541" w:author="Braun, James E" w:date="2022-04-16T16:37:00Z">
        <w:r w:rsidRPr="005F7DE3" w:rsidDel="00A94A5E">
          <w:rPr>
            <w:rFonts w:eastAsiaTheme="minorEastAsia"/>
            <w:lang w:eastAsia="zh-CN"/>
          </w:rPr>
          <w:delText xml:space="preserve">, </w:delText>
        </w:r>
      </w:del>
      <w:ins w:id="542"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543"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544" w:author="Braun, James E" w:date="2022-04-16T16:37:00Z">
        <w:r w:rsidRPr="005F7DE3" w:rsidDel="00A94A5E">
          <w:rPr>
            <w:rFonts w:eastAsiaTheme="minorEastAsia"/>
            <w:lang w:eastAsia="zh-CN"/>
          </w:rPr>
          <w:delText>Specifically, it has</w:delText>
        </w:r>
      </w:del>
      <w:del w:id="545" w:author="Braun, James E" w:date="2022-04-16T16:39:00Z">
        <w:r w:rsidRPr="005F7DE3" w:rsidDel="00A94A5E">
          <w:rPr>
            <w:rFonts w:eastAsiaTheme="minorEastAsia"/>
            <w:lang w:eastAsia="zh-CN"/>
          </w:rPr>
          <w:delText xml:space="preserve"> been demonstrated that </w:delText>
        </w:r>
      </w:del>
      <w:del w:id="546" w:author="Braun, James E" w:date="2022-04-16T16:40:00Z">
        <w:r w:rsidRPr="005F7DE3" w:rsidDel="00A94A5E">
          <w:rPr>
            <w:rFonts w:eastAsiaTheme="minorEastAsia"/>
            <w:lang w:eastAsia="zh-CN"/>
          </w:rPr>
          <w:delText xml:space="preserve">the RC model </w:delText>
        </w:r>
      </w:del>
      <w:del w:id="547" w:author="Braun, James E" w:date="2022-04-16T16:39:00Z">
        <w:r w:rsidRPr="005F7DE3" w:rsidDel="00A94A5E">
          <w:rPr>
            <w:rFonts w:eastAsiaTheme="minorEastAsia"/>
            <w:lang w:eastAsia="zh-CN"/>
          </w:rPr>
          <w:delText xml:space="preserve">prediction can be used </w:delText>
        </w:r>
      </w:del>
      <w:del w:id="548" w:author="Braun, James E" w:date="2022-04-16T16:40:00Z">
        <w:r w:rsidRPr="005F7DE3" w:rsidDel="00A94A5E">
          <w:rPr>
            <w:rFonts w:eastAsiaTheme="minorEastAsia"/>
            <w:lang w:eastAsia="zh-CN"/>
          </w:rPr>
          <w:delText xml:space="preserve">as input </w:delText>
        </w:r>
      </w:del>
      <w:del w:id="549" w:author="Braun, James E" w:date="2022-04-16T16:39:00Z">
        <w:r w:rsidRPr="005F7DE3" w:rsidDel="00A94A5E">
          <w:rPr>
            <w:rFonts w:eastAsiaTheme="minorEastAsia"/>
            <w:lang w:eastAsia="zh-CN"/>
          </w:rPr>
          <w:delText xml:space="preserve">for a </w:delText>
        </w:r>
      </w:del>
      <w:del w:id="550"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7865" w:type="dxa"/>
        <w:jc w:val="center"/>
        <w:tblLook w:val="04A0" w:firstRow="1" w:lastRow="0" w:firstColumn="1" w:lastColumn="0" w:noHBand="0" w:noVBand="1"/>
      </w:tblPr>
      <w:tblGrid>
        <w:gridCol w:w="1266"/>
        <w:gridCol w:w="1769"/>
        <w:gridCol w:w="1148"/>
        <w:gridCol w:w="1007"/>
        <w:gridCol w:w="1668"/>
        <w:gridCol w:w="1007"/>
      </w:tblGrid>
      <w:tr w:rsidR="003A30ED" w:rsidRPr="005F7DE3" w14:paraId="5ED355A3" w14:textId="77777777" w:rsidTr="00FC0A9D">
        <w:trPr>
          <w:trHeight w:val="399"/>
          <w:jc w:val="center"/>
        </w:trPr>
        <w:tc>
          <w:tcPr>
            <w:tcW w:w="1266"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769"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1148" w:type="dxa"/>
            <w:tcBorders>
              <w:top w:val="single" w:sz="4" w:space="0" w:color="auto"/>
              <w:left w:val="nil"/>
              <w:bottom w:val="nil"/>
              <w:right w:val="nil"/>
            </w:tcBorders>
          </w:tcPr>
          <w:p w14:paraId="676879AC" w14:textId="5A06D25C" w:rsidR="003A30ED" w:rsidRPr="005F7DE3" w:rsidRDefault="0043791E"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00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668"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100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FC0A9D">
        <w:trPr>
          <w:trHeight w:val="421"/>
          <w:jc w:val="center"/>
        </w:trPr>
        <w:tc>
          <w:tcPr>
            <w:tcW w:w="1266"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769"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1148"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100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668"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100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FC0A9D">
        <w:trPr>
          <w:trHeight w:val="441"/>
          <w:jc w:val="center"/>
        </w:trPr>
        <w:tc>
          <w:tcPr>
            <w:tcW w:w="1266" w:type="dxa"/>
            <w:tcBorders>
              <w:top w:val="nil"/>
              <w:left w:val="single" w:sz="4" w:space="0" w:color="auto"/>
              <w:bottom w:val="nil"/>
              <w:right w:val="nil"/>
            </w:tcBorders>
          </w:tcPr>
          <w:p w14:paraId="6A8C68BF" w14:textId="1579407E" w:rsidR="003A30ED" w:rsidRPr="005F7DE3" w:rsidRDefault="0043791E"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769"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1148"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100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668"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100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FC0A9D">
        <w:trPr>
          <w:trHeight w:val="421"/>
          <w:jc w:val="center"/>
        </w:trPr>
        <w:tc>
          <w:tcPr>
            <w:tcW w:w="1266"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769"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1148"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00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668"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100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FC0A9D">
        <w:trPr>
          <w:trHeight w:val="399"/>
          <w:jc w:val="center"/>
        </w:trPr>
        <w:tc>
          <w:tcPr>
            <w:tcW w:w="1266"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769"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1148"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1007" w:type="dxa"/>
            <w:tcBorders>
              <w:top w:val="nil"/>
              <w:left w:val="nil"/>
              <w:bottom w:val="nil"/>
              <w:right w:val="nil"/>
            </w:tcBorders>
          </w:tcPr>
          <w:p w14:paraId="042728E4" w14:textId="36473398" w:rsidR="003A30ED" w:rsidRPr="005F7DE3" w:rsidRDefault="003A30ED" w:rsidP="003A30ED">
            <w:pPr>
              <w:jc w:val="center"/>
            </w:pPr>
          </w:p>
        </w:tc>
        <w:tc>
          <w:tcPr>
            <w:tcW w:w="1668" w:type="dxa"/>
            <w:tcBorders>
              <w:top w:val="nil"/>
              <w:left w:val="nil"/>
              <w:bottom w:val="nil"/>
              <w:right w:val="nil"/>
            </w:tcBorders>
          </w:tcPr>
          <w:p w14:paraId="6D585F42" w14:textId="2EB6CF9B" w:rsidR="003A30ED" w:rsidRPr="005F7DE3" w:rsidRDefault="003A30ED" w:rsidP="003A30ED">
            <w:pPr>
              <w:jc w:val="center"/>
            </w:pPr>
          </w:p>
        </w:tc>
        <w:tc>
          <w:tcPr>
            <w:tcW w:w="100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FC0A9D">
        <w:trPr>
          <w:trHeight w:val="421"/>
          <w:jc w:val="center"/>
        </w:trPr>
        <w:tc>
          <w:tcPr>
            <w:tcW w:w="1266"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769"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1148"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1007" w:type="dxa"/>
            <w:tcBorders>
              <w:top w:val="nil"/>
              <w:left w:val="nil"/>
              <w:bottom w:val="nil"/>
              <w:right w:val="nil"/>
            </w:tcBorders>
          </w:tcPr>
          <w:p w14:paraId="5D40443A" w14:textId="442ECF4B" w:rsidR="003A30ED" w:rsidRPr="005F7DE3" w:rsidRDefault="003A30ED" w:rsidP="003A30ED">
            <w:pPr>
              <w:jc w:val="center"/>
            </w:pPr>
          </w:p>
        </w:tc>
        <w:tc>
          <w:tcPr>
            <w:tcW w:w="1668" w:type="dxa"/>
            <w:tcBorders>
              <w:top w:val="nil"/>
              <w:left w:val="nil"/>
              <w:bottom w:val="nil"/>
              <w:right w:val="nil"/>
            </w:tcBorders>
          </w:tcPr>
          <w:p w14:paraId="0586492E" w14:textId="41D2846B" w:rsidR="003A30ED" w:rsidRPr="005F7DE3" w:rsidRDefault="003A30ED" w:rsidP="003A30ED">
            <w:pPr>
              <w:jc w:val="center"/>
            </w:pPr>
          </w:p>
        </w:tc>
        <w:tc>
          <w:tcPr>
            <w:tcW w:w="100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FC0A9D">
        <w:trPr>
          <w:trHeight w:val="399"/>
          <w:jc w:val="center"/>
        </w:trPr>
        <w:tc>
          <w:tcPr>
            <w:tcW w:w="1266"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769"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1148"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100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668"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100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FC0A9D">
        <w:trPr>
          <w:trHeight w:val="399"/>
          <w:jc w:val="center"/>
        </w:trPr>
        <w:tc>
          <w:tcPr>
            <w:tcW w:w="1266"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t>Subscript</w:t>
            </w:r>
          </w:p>
        </w:tc>
        <w:tc>
          <w:tcPr>
            <w:tcW w:w="1769"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1148"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100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668"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100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FC0A9D">
        <w:trPr>
          <w:trHeight w:val="399"/>
          <w:jc w:val="center"/>
        </w:trPr>
        <w:tc>
          <w:tcPr>
            <w:tcW w:w="1266"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769"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1148" w:type="dxa"/>
            <w:tcBorders>
              <w:top w:val="nil"/>
              <w:left w:val="nil"/>
              <w:bottom w:val="nil"/>
              <w:right w:val="nil"/>
            </w:tcBorders>
          </w:tcPr>
          <w:p w14:paraId="64924C8C" w14:textId="77777777" w:rsidR="003A30ED" w:rsidRPr="005F7DE3" w:rsidRDefault="003A30ED" w:rsidP="003A30ED">
            <w:pPr>
              <w:jc w:val="center"/>
              <w:rPr>
                <w:iCs/>
              </w:rPr>
            </w:pPr>
          </w:p>
        </w:tc>
        <w:tc>
          <w:tcPr>
            <w:tcW w:w="1007" w:type="dxa"/>
            <w:tcBorders>
              <w:top w:val="nil"/>
              <w:left w:val="nil"/>
              <w:bottom w:val="nil"/>
              <w:right w:val="nil"/>
            </w:tcBorders>
          </w:tcPr>
          <w:p w14:paraId="5B8F7DA9" w14:textId="7043C3F8" w:rsidR="003A30ED" w:rsidRPr="005F7DE3" w:rsidRDefault="003A30ED" w:rsidP="003A30ED">
            <w:pPr>
              <w:jc w:val="center"/>
              <w:rPr>
                <w:i/>
                <w:iCs/>
              </w:rPr>
            </w:pPr>
            <w:r w:rsidRPr="005F7DE3">
              <w:rPr>
                <w:i/>
                <w:iCs/>
              </w:rPr>
              <w:t>intwall</w:t>
            </w:r>
          </w:p>
        </w:tc>
        <w:tc>
          <w:tcPr>
            <w:tcW w:w="1668"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100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FC0A9D">
        <w:trPr>
          <w:trHeight w:val="399"/>
          <w:jc w:val="center"/>
        </w:trPr>
        <w:tc>
          <w:tcPr>
            <w:tcW w:w="1266"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769"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1148" w:type="dxa"/>
            <w:tcBorders>
              <w:top w:val="nil"/>
              <w:left w:val="nil"/>
              <w:bottom w:val="nil"/>
              <w:right w:val="nil"/>
            </w:tcBorders>
          </w:tcPr>
          <w:p w14:paraId="5F19A61B" w14:textId="77777777" w:rsidR="003A30ED" w:rsidRPr="005F7DE3" w:rsidRDefault="003A30ED" w:rsidP="003A30ED">
            <w:pPr>
              <w:jc w:val="center"/>
              <w:rPr>
                <w:iCs/>
              </w:rPr>
            </w:pPr>
          </w:p>
        </w:tc>
        <w:tc>
          <w:tcPr>
            <w:tcW w:w="100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668"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100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FC0A9D">
        <w:trPr>
          <w:trHeight w:val="399"/>
          <w:jc w:val="center"/>
        </w:trPr>
        <w:tc>
          <w:tcPr>
            <w:tcW w:w="1266" w:type="dxa"/>
            <w:tcBorders>
              <w:top w:val="nil"/>
              <w:left w:val="single" w:sz="4" w:space="0" w:color="auto"/>
              <w:bottom w:val="nil"/>
              <w:right w:val="nil"/>
            </w:tcBorders>
          </w:tcPr>
          <w:p w14:paraId="6ED893DA" w14:textId="6282872F" w:rsidR="003A30ED" w:rsidRPr="005F7DE3" w:rsidRDefault="003A30ED" w:rsidP="003A30ED">
            <w:pPr>
              <w:jc w:val="center"/>
              <w:rPr>
                <w:i/>
                <w:iCs/>
              </w:rPr>
            </w:pPr>
            <w:r w:rsidRPr="005F7DE3">
              <w:rPr>
                <w:i/>
                <w:iCs/>
              </w:rPr>
              <w:t>cav</w:t>
            </w:r>
          </w:p>
        </w:tc>
        <w:tc>
          <w:tcPr>
            <w:tcW w:w="1769"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1148" w:type="dxa"/>
            <w:tcBorders>
              <w:top w:val="nil"/>
              <w:left w:val="nil"/>
              <w:bottom w:val="nil"/>
              <w:right w:val="nil"/>
            </w:tcBorders>
          </w:tcPr>
          <w:p w14:paraId="575D9634" w14:textId="77777777" w:rsidR="003A30ED" w:rsidRPr="005F7DE3" w:rsidRDefault="003A30ED" w:rsidP="003A30ED">
            <w:pPr>
              <w:jc w:val="center"/>
              <w:rPr>
                <w:iCs/>
              </w:rPr>
            </w:pPr>
          </w:p>
        </w:tc>
        <w:tc>
          <w:tcPr>
            <w:tcW w:w="100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668"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100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FC0A9D">
        <w:trPr>
          <w:trHeight w:val="399"/>
          <w:jc w:val="center"/>
        </w:trPr>
        <w:tc>
          <w:tcPr>
            <w:tcW w:w="1266"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769"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1148"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1007" w:type="dxa"/>
            <w:tcBorders>
              <w:top w:val="nil"/>
              <w:left w:val="nil"/>
              <w:right w:val="nil"/>
            </w:tcBorders>
          </w:tcPr>
          <w:p w14:paraId="7A8E185E" w14:textId="77777777" w:rsidR="003A30ED" w:rsidRPr="005F7DE3" w:rsidRDefault="003A30ED" w:rsidP="003A30ED">
            <w:pPr>
              <w:jc w:val="center"/>
              <w:rPr>
                <w:i/>
                <w:iCs/>
              </w:rPr>
            </w:pPr>
          </w:p>
        </w:tc>
        <w:tc>
          <w:tcPr>
            <w:tcW w:w="1668" w:type="dxa"/>
            <w:tcBorders>
              <w:top w:val="nil"/>
              <w:left w:val="nil"/>
              <w:right w:val="nil"/>
            </w:tcBorders>
          </w:tcPr>
          <w:p w14:paraId="3849BA58" w14:textId="77777777" w:rsidR="003A30ED" w:rsidRPr="005F7DE3" w:rsidRDefault="003A30ED" w:rsidP="003A30ED">
            <w:pPr>
              <w:jc w:val="center"/>
            </w:pPr>
          </w:p>
        </w:tc>
        <w:tc>
          <w:tcPr>
            <w:tcW w:w="1007" w:type="dxa"/>
            <w:tcBorders>
              <w:top w:val="nil"/>
              <w:left w:val="nil"/>
            </w:tcBorders>
          </w:tcPr>
          <w:p w14:paraId="7F7EA6E5" w14:textId="77777777" w:rsidR="003A30ED" w:rsidRPr="005F7DE3" w:rsidRDefault="003A30ED" w:rsidP="003A30ED">
            <w:pPr>
              <w:jc w:val="center"/>
              <w:rPr>
                <w:i/>
                <w:iCs/>
              </w:rPr>
            </w:pPr>
          </w:p>
        </w:tc>
      </w:tr>
    </w:tbl>
    <w:p w14:paraId="2130E34E" w14:textId="33D776B9" w:rsidR="007F4813" w:rsidRDefault="007F4813">
      <w:pPr>
        <w:rPr>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commentRangeStart w:id="551"/>
      <w:r>
        <w:t>REFERENCES</w:t>
      </w:r>
      <w:commentRangeEnd w:id="551"/>
      <w:r w:rsidR="00FD6AE8">
        <w:rPr>
          <w:rStyle w:val="CommentReference"/>
          <w:b w:val="0"/>
        </w:rPr>
        <w:commentReference w:id="551"/>
      </w:r>
    </w:p>
    <w:p w14:paraId="307CD30E" w14:textId="3FB9A038" w:rsidR="005701A1" w:rsidRDefault="005701A1" w:rsidP="0043009B"/>
    <w:p w14:paraId="495800A1" w14:textId="77777777" w:rsidR="005701A1" w:rsidRPr="005701A1" w:rsidRDefault="005701A1" w:rsidP="005701A1">
      <w:pPr>
        <w:pStyle w:val="Bibliography"/>
      </w:pPr>
      <w:r>
        <w:rPr>
          <w:bdr w:val="none" w:sz="0" w:space="0" w:color="auto" w:frame="1"/>
        </w:rPr>
        <w:fldChar w:fldCharType="begin"/>
      </w:r>
      <w:r>
        <w:rPr>
          <w:bdr w:val="none" w:sz="0" w:space="0" w:color="auto" w:frame="1"/>
        </w:rPr>
        <w:instrText xml:space="preserve"> ADDIN ZOTERO_BIBL {"uncited":[],"omitted":[],"custom":[]} CSL_BIBLIOGRAPHY </w:instrText>
      </w:r>
      <w:r>
        <w:rPr>
          <w:bdr w:val="none" w:sz="0" w:space="0" w:color="auto" w:frame="1"/>
        </w:rPr>
        <w:fldChar w:fldCharType="separate"/>
      </w:r>
      <w:r w:rsidRPr="005701A1">
        <w:t xml:space="preserve">Ahn, Byung-Cheon, and Jae-Yeob Song. 2010. “Control Characteristics and Heating Performance Analysis of Automatic Thermostatic Valves for Radiant Slab Heating System in Residential Apartments.” </w:t>
      </w:r>
      <w:r w:rsidRPr="005701A1">
        <w:rPr>
          <w:i/>
          <w:iCs/>
        </w:rPr>
        <w:t>Energy</w:t>
      </w:r>
      <w:r w:rsidRPr="005701A1">
        <w:t xml:space="preserve"> 35(4): 1615–24.</w:t>
      </w:r>
    </w:p>
    <w:p w14:paraId="501D05F1" w14:textId="77777777" w:rsidR="005701A1" w:rsidRPr="005701A1" w:rsidRDefault="005701A1" w:rsidP="005701A1">
      <w:pPr>
        <w:pStyle w:val="Bibliography"/>
      </w:pPr>
      <w:r w:rsidRPr="005701A1">
        <w:t xml:space="preserve">“Ambient Weather Network.” 2022. </w:t>
      </w:r>
      <w:r w:rsidRPr="005701A1">
        <w:rPr>
          <w:i/>
          <w:iCs/>
        </w:rPr>
        <w:t>Ambient Weather Network</w:t>
      </w:r>
      <w:r w:rsidRPr="005701A1">
        <w:t>. https://ambientweather.net/ (April 11, 2022).</w:t>
      </w:r>
    </w:p>
    <w:p w14:paraId="0479C625" w14:textId="77777777" w:rsidR="005701A1" w:rsidRPr="005701A1" w:rsidRDefault="005701A1" w:rsidP="005701A1">
      <w:pPr>
        <w:pStyle w:val="Bibliography"/>
      </w:pPr>
      <w:r w:rsidRPr="005701A1">
        <w:t xml:space="preserve">ANSI/ASHRAE/IES 90.1-2010. 2010. </w:t>
      </w:r>
      <w:r w:rsidRPr="005701A1">
        <w:rPr>
          <w:i/>
          <w:iCs/>
        </w:rPr>
        <w:t>Energy Standard for Buildings Except Low-Rise Residential Buildings</w:t>
      </w:r>
      <w:r w:rsidRPr="005701A1">
        <w:t>. American Society of Heating, Refrigerating and Air-Conditioning Engineers.</w:t>
      </w:r>
    </w:p>
    <w:p w14:paraId="4EB339E1" w14:textId="77777777" w:rsidR="005701A1" w:rsidRPr="005701A1" w:rsidRDefault="005701A1" w:rsidP="005701A1">
      <w:pPr>
        <w:pStyle w:val="Bibliography"/>
      </w:pPr>
      <w:r w:rsidRPr="005701A1">
        <w:t>ASHRAE. 2014. “ASHRAE Guideline 14: Measurement of Energy, Demand and Water Savings.” : 150.</w:t>
      </w:r>
    </w:p>
    <w:p w14:paraId="4CC04EAB" w14:textId="77777777" w:rsidR="005701A1" w:rsidRPr="005701A1" w:rsidRDefault="005701A1" w:rsidP="005701A1">
      <w:pPr>
        <w:pStyle w:val="Bibliography"/>
      </w:pPr>
      <w:r w:rsidRPr="005701A1">
        <w:t xml:space="preserve">Billard, Aude, Sylvain Calinon, Rüdiger Dillmann, and Stefan Schaal. 2008. “Robot Programming by Demonstration.” In </w:t>
      </w:r>
      <w:r w:rsidRPr="005701A1">
        <w:rPr>
          <w:i/>
          <w:iCs/>
        </w:rPr>
        <w:t>Springer Handbook of Robotics</w:t>
      </w:r>
      <w:r w:rsidRPr="005701A1">
        <w:t>, eds. Bruno Siciliano and Oussama Khatib. Berlin, Heidelberg: Springer, 1371–94. https://doi.org/10.1007/978-3-540-30301-5_60 (April 12, 2022).</w:t>
      </w:r>
    </w:p>
    <w:p w14:paraId="0896DF79" w14:textId="77777777" w:rsidR="005701A1" w:rsidRPr="005701A1" w:rsidRDefault="005701A1" w:rsidP="005701A1">
      <w:pPr>
        <w:pStyle w:val="Bibliography"/>
      </w:pPr>
      <w:r w:rsidRPr="005701A1">
        <w:t>Bouchachia, Hamid, and Charlie Vanaret. 2011. “Incremental Learning Based on Growing Gaussian Mixture Models.”</w:t>
      </w:r>
    </w:p>
    <w:p w14:paraId="1F07E745" w14:textId="77777777" w:rsidR="005701A1" w:rsidRPr="005701A1" w:rsidRDefault="005701A1" w:rsidP="005701A1">
      <w:pPr>
        <w:pStyle w:val="Bibliography"/>
      </w:pPr>
      <w:r w:rsidRPr="005701A1">
        <w:t xml:space="preserve">Braun, James E., and Nitin Chaturvedi. 2002. “An Inverse Gray-Box Model for Transient Building Load Prediction.” </w:t>
      </w:r>
      <w:r w:rsidRPr="005701A1">
        <w:rPr>
          <w:i/>
          <w:iCs/>
        </w:rPr>
        <w:t>HVAC&amp;R Research</w:t>
      </w:r>
      <w:r w:rsidRPr="005701A1">
        <w:t xml:space="preserve"> 8(1): 73–99.</w:t>
      </w:r>
    </w:p>
    <w:p w14:paraId="0D401265" w14:textId="77777777" w:rsidR="005701A1" w:rsidRPr="005701A1" w:rsidRDefault="005701A1" w:rsidP="005701A1">
      <w:pPr>
        <w:pStyle w:val="Bibliography"/>
      </w:pPr>
      <w:r w:rsidRPr="005701A1">
        <w:t xml:space="preserve">Cederborg, Thomas, Ming Li, Adrien Baranes, and Pierre-Yves Oudeyer. 2010. “Incremental Local Online Gaussian Mixture Regression for Imitation Learning of Multiple Tasks.” In </w:t>
      </w:r>
      <w:r w:rsidRPr="005701A1">
        <w:rPr>
          <w:i/>
          <w:iCs/>
        </w:rPr>
        <w:t>2010 IEEE/RSJ International Conference on Intelligent Robots and Systems</w:t>
      </w:r>
      <w:r w:rsidRPr="005701A1">
        <w:t>, , 267–74.</w:t>
      </w:r>
    </w:p>
    <w:p w14:paraId="6E0E5560" w14:textId="77777777" w:rsidR="005701A1" w:rsidRPr="005701A1" w:rsidRDefault="005701A1" w:rsidP="005701A1">
      <w:pPr>
        <w:pStyle w:val="Bibliography"/>
      </w:pPr>
      <w:r w:rsidRPr="005701A1">
        <w:t xml:space="preserve">Clarke, Joseph. 2001. </w:t>
      </w:r>
      <w:r w:rsidRPr="005701A1">
        <w:rPr>
          <w:i/>
          <w:iCs/>
        </w:rPr>
        <w:t>Energy Simulation in Building Design</w:t>
      </w:r>
      <w:r w:rsidRPr="005701A1">
        <w:t>. 2nd ed. London: Routledge.</w:t>
      </w:r>
    </w:p>
    <w:p w14:paraId="36EE35EB" w14:textId="77777777" w:rsidR="005701A1" w:rsidRPr="005701A1" w:rsidRDefault="005701A1" w:rsidP="005701A1">
      <w:pPr>
        <w:pStyle w:val="Bibliography"/>
      </w:pPr>
      <w:r w:rsidRPr="005701A1">
        <w:t xml:space="preserve">Crawley, Drury B. et al. 2001. “EnergyPlus: Creating a New-Generation Building Energy Simulation Program.” </w:t>
      </w:r>
      <w:r w:rsidRPr="005701A1">
        <w:rPr>
          <w:i/>
          <w:iCs/>
        </w:rPr>
        <w:t>Energy and Buildings</w:t>
      </w:r>
      <w:r w:rsidRPr="005701A1">
        <w:t xml:space="preserve"> 33(4): 319–31.</w:t>
      </w:r>
    </w:p>
    <w:p w14:paraId="6B973D87" w14:textId="77777777" w:rsidR="005701A1" w:rsidRPr="005701A1" w:rsidRDefault="005701A1" w:rsidP="005701A1">
      <w:pPr>
        <w:pStyle w:val="Bibliography"/>
      </w:pPr>
      <w:r w:rsidRPr="005701A1">
        <w:t xml:space="preserve">Dong, Bing, Zhaoxuan Li, S. M. Mahbobur Rahman, and Rolando Vega. 2016. “A Hybrid Model Approach for Forecasting Future Residential Electricity Consumption.” </w:t>
      </w:r>
      <w:r w:rsidRPr="005701A1">
        <w:rPr>
          <w:i/>
          <w:iCs/>
        </w:rPr>
        <w:t>Energy and Buildings</w:t>
      </w:r>
      <w:r w:rsidRPr="005701A1">
        <w:t xml:space="preserve"> 117: 341–51.</w:t>
      </w:r>
    </w:p>
    <w:p w14:paraId="242056FC" w14:textId="77777777" w:rsidR="005701A1" w:rsidRPr="005701A1" w:rsidRDefault="005701A1" w:rsidP="005701A1">
      <w:pPr>
        <w:pStyle w:val="Bibliography"/>
      </w:pPr>
      <w:r w:rsidRPr="005701A1">
        <w:t xml:space="preserve">Goyal, Siddharth, Chenda Liao, and Prabir Barooah. 2011. “Identification of Multi-Zone Building Thermal Interaction Model from Data.” In </w:t>
      </w:r>
      <w:r w:rsidRPr="005701A1">
        <w:rPr>
          <w:i/>
          <w:iCs/>
        </w:rPr>
        <w:t>2011 50th IEEE Conference on Decision and Control and European Control Conference</w:t>
      </w:r>
      <w:r w:rsidRPr="005701A1">
        <w:t>, , 181–86.</w:t>
      </w:r>
    </w:p>
    <w:p w14:paraId="07B5CD9A" w14:textId="77777777" w:rsidR="005701A1" w:rsidRPr="005701A1" w:rsidRDefault="005701A1" w:rsidP="005701A1">
      <w:pPr>
        <w:pStyle w:val="Bibliography"/>
      </w:pPr>
      <w:r w:rsidRPr="005701A1">
        <w:t xml:space="preserve">Guenther, Janine, and Oliver Sawodny. 2019. “Feature Selection and Gaussian Process Regression for Personalized Thermal Comfort Prediction.” </w:t>
      </w:r>
      <w:r w:rsidRPr="005701A1">
        <w:rPr>
          <w:i/>
          <w:iCs/>
        </w:rPr>
        <w:t>Building and Environment</w:t>
      </w:r>
      <w:r w:rsidRPr="005701A1">
        <w:t xml:space="preserve"> 148: 448–58.</w:t>
      </w:r>
    </w:p>
    <w:p w14:paraId="649D4E6E" w14:textId="77777777" w:rsidR="005701A1" w:rsidRPr="005701A1" w:rsidRDefault="005701A1" w:rsidP="005701A1">
      <w:pPr>
        <w:pStyle w:val="Bibliography"/>
      </w:pPr>
      <w:r w:rsidRPr="005701A1">
        <w:t xml:space="preserve">Handbook, ASHRAE. 2001. “Fundamentals SI Edition.” </w:t>
      </w:r>
      <w:r w:rsidRPr="005701A1">
        <w:rPr>
          <w:i/>
          <w:iCs/>
        </w:rPr>
        <w:t>American Society of Heating, Refrigerating and Air-Conditioning Engineers, Inc., Atlanta, GA</w:t>
      </w:r>
      <w:r w:rsidRPr="005701A1">
        <w:t>.</w:t>
      </w:r>
    </w:p>
    <w:p w14:paraId="01D6C8BA" w14:textId="77777777" w:rsidR="005701A1" w:rsidRPr="005701A1" w:rsidRDefault="005701A1" w:rsidP="005701A1">
      <w:pPr>
        <w:pStyle w:val="Bibliography"/>
      </w:pPr>
      <w:r w:rsidRPr="005701A1">
        <w:t xml:space="preserve">James V. Miranda, Lester. 2018. “PySwarms: A Research Toolkit for Particle Swarm Optimization in Python.” </w:t>
      </w:r>
      <w:r w:rsidRPr="005701A1">
        <w:rPr>
          <w:i/>
          <w:iCs/>
        </w:rPr>
        <w:t>The Journal of Open Source Software</w:t>
      </w:r>
      <w:r w:rsidRPr="005701A1">
        <w:t xml:space="preserve"> 3(21): 433.</w:t>
      </w:r>
    </w:p>
    <w:p w14:paraId="27DF373A" w14:textId="77777777" w:rsidR="005701A1" w:rsidRPr="005701A1" w:rsidRDefault="005701A1" w:rsidP="005701A1">
      <w:pPr>
        <w:pStyle w:val="Bibliography"/>
      </w:pPr>
      <w:r w:rsidRPr="005701A1">
        <w:lastRenderedPageBreak/>
        <w:t xml:space="preserve">Joe, Jaewan, and Panagiota Karava. 2017. “Agent-Based System Identification for Control-Oriented Building Models.” </w:t>
      </w:r>
      <w:r w:rsidRPr="005701A1">
        <w:rPr>
          <w:i/>
          <w:iCs/>
        </w:rPr>
        <w:t>Journal of Building Performance Simulation</w:t>
      </w:r>
      <w:r w:rsidRPr="005701A1">
        <w:t xml:space="preserve"> 10(2): 183–204.</w:t>
      </w:r>
    </w:p>
    <w:p w14:paraId="395673A1" w14:textId="77777777" w:rsidR="005701A1" w:rsidRPr="005701A1" w:rsidRDefault="005701A1" w:rsidP="005701A1">
      <w:pPr>
        <w:pStyle w:val="Bibliography"/>
      </w:pPr>
      <w:r w:rsidRPr="005701A1">
        <w:t xml:space="preserve">———. 2019. “A Model Predictive Control Strategy to Optimize the Performance of Radiant Floor Heating and Cooling Systems in Office Buildings.” </w:t>
      </w:r>
      <w:r w:rsidRPr="005701A1">
        <w:rPr>
          <w:i/>
          <w:iCs/>
        </w:rPr>
        <w:t>Applied Energy</w:t>
      </w:r>
      <w:r w:rsidRPr="005701A1">
        <w:t xml:space="preserve"> 245: 65–77.</w:t>
      </w:r>
    </w:p>
    <w:p w14:paraId="449EC3E0" w14:textId="77777777" w:rsidR="005701A1" w:rsidRPr="005701A1" w:rsidRDefault="005701A1" w:rsidP="005701A1">
      <w:pPr>
        <w:pStyle w:val="Bibliography"/>
      </w:pPr>
      <w:r w:rsidRPr="005701A1">
        <w:t xml:space="preserve">Karami, Majid, and Liping Wang. 2018. “Fault Detection and Diagnosis for Nonlinear Systems: A New Adaptive Gaussian Mixture Modeling Approach.” </w:t>
      </w:r>
      <w:r w:rsidRPr="005701A1">
        <w:rPr>
          <w:i/>
          <w:iCs/>
        </w:rPr>
        <w:t>Energy and Buildings</w:t>
      </w:r>
      <w:r w:rsidRPr="005701A1">
        <w:t xml:space="preserve"> 166: 477–88.</w:t>
      </w:r>
    </w:p>
    <w:p w14:paraId="19CD40CB" w14:textId="77777777" w:rsidR="005701A1" w:rsidRPr="005701A1" w:rsidRDefault="005701A1" w:rsidP="005701A1">
      <w:pPr>
        <w:pStyle w:val="Bibliography"/>
      </w:pPr>
      <w:r w:rsidRPr="005701A1">
        <w:t xml:space="preserve">Koschenz, Markus, and Viktor Dorer. 1999. “Interaction of an Air System with Concrete Core Conditioning.” </w:t>
      </w:r>
      <w:r w:rsidRPr="005701A1">
        <w:rPr>
          <w:i/>
          <w:iCs/>
        </w:rPr>
        <w:t>Energy and Buildings</w:t>
      </w:r>
      <w:r w:rsidRPr="005701A1">
        <w:t xml:space="preserve"> 30(2): 139–45.</w:t>
      </w:r>
    </w:p>
    <w:p w14:paraId="723B6C1B" w14:textId="77777777" w:rsidR="005701A1" w:rsidRPr="005701A1" w:rsidRDefault="005701A1" w:rsidP="005701A1">
      <w:pPr>
        <w:pStyle w:val="Bibliography"/>
      </w:pPr>
      <w:r w:rsidRPr="005701A1">
        <w:t xml:space="preserve">Li, Deyang, and Zhihuan Song. 2020. “A Novel Incremental Gaussian Mixture Regression and Its Application for Time-Varying Multimodal Process Quality Prediction.” In </w:t>
      </w:r>
      <w:r w:rsidRPr="005701A1">
        <w:rPr>
          <w:i/>
          <w:iCs/>
        </w:rPr>
        <w:t>2020 IEEE 9th Data Driven Control and Learning Systems Conference (DDCLS)</w:t>
      </w:r>
      <w:r w:rsidRPr="005701A1">
        <w:t>, , 645–50.</w:t>
      </w:r>
    </w:p>
    <w:p w14:paraId="6CAF4922" w14:textId="77777777" w:rsidR="005701A1" w:rsidRPr="005701A1" w:rsidRDefault="005701A1" w:rsidP="005701A1">
      <w:pPr>
        <w:pStyle w:val="Bibliography"/>
      </w:pPr>
      <w:r w:rsidRPr="005701A1">
        <w:t xml:space="preserve">Liu, Kuixing et al. 2011. “Establishment and Validation of Modified Star-Type RC-Network Model for Concrete Core Cooling Slab.” </w:t>
      </w:r>
      <w:r w:rsidRPr="005701A1">
        <w:rPr>
          <w:i/>
          <w:iCs/>
        </w:rPr>
        <w:t>Energy and Buildings</w:t>
      </w:r>
      <w:r w:rsidRPr="005701A1">
        <w:t xml:space="preserve"> 43(9): 2378–84.</w:t>
      </w:r>
    </w:p>
    <w:p w14:paraId="1B958AF9" w14:textId="77777777" w:rsidR="005701A1" w:rsidRPr="005701A1" w:rsidRDefault="005701A1" w:rsidP="005701A1">
      <w:pPr>
        <w:pStyle w:val="Bibliography"/>
      </w:pPr>
      <w:r w:rsidRPr="005701A1">
        <w:t xml:space="preserve">Neumann, Hannah, Sebastian Gamisch, and Stefan Gschwander. 2021. “Comparison of RC-Model and FEM-Model for a PCM-Plate Storage Including Free Convection.” </w:t>
      </w:r>
      <w:r w:rsidRPr="005701A1">
        <w:rPr>
          <w:i/>
          <w:iCs/>
        </w:rPr>
        <w:t>Applied Thermal Engineering</w:t>
      </w:r>
      <w:r w:rsidRPr="005701A1">
        <w:t xml:space="preserve"> 196: 117232.</w:t>
      </w:r>
    </w:p>
    <w:p w14:paraId="53014268" w14:textId="77777777" w:rsidR="005701A1" w:rsidRPr="005701A1" w:rsidRDefault="005701A1" w:rsidP="005701A1">
      <w:pPr>
        <w:pStyle w:val="Bibliography"/>
      </w:pPr>
      <w:r w:rsidRPr="005701A1">
        <w:t xml:space="preserve">O’Dwyer, Edward et al. 2016. “Modelling and Disturbance Estimation for Model Predictive Control in Building Heating Systems.” </w:t>
      </w:r>
      <w:r w:rsidRPr="005701A1">
        <w:rPr>
          <w:i/>
          <w:iCs/>
        </w:rPr>
        <w:t>Energy and Buildings</w:t>
      </w:r>
      <w:r w:rsidRPr="005701A1">
        <w:t xml:space="preserve"> 130: 532–45.</w:t>
      </w:r>
    </w:p>
    <w:p w14:paraId="725D6259" w14:textId="77777777" w:rsidR="005701A1" w:rsidRPr="005701A1" w:rsidRDefault="005701A1" w:rsidP="005701A1">
      <w:pPr>
        <w:pStyle w:val="Bibliography"/>
      </w:pPr>
      <w:r w:rsidRPr="005701A1">
        <w:t xml:space="preserve">Rhee, Kyu-Nam, and Kwang Woo Kim. 2015. “A 50 Year Review of Basic and Applied Research in Radiant Heating and Cooling Systems for the Built Environment.” </w:t>
      </w:r>
      <w:r w:rsidRPr="005701A1">
        <w:rPr>
          <w:i/>
          <w:iCs/>
        </w:rPr>
        <w:t>Building and Environment</w:t>
      </w:r>
      <w:r w:rsidRPr="005701A1">
        <w:t xml:space="preserve"> 91: 166–90.</w:t>
      </w:r>
    </w:p>
    <w:p w14:paraId="0392F6FB" w14:textId="77777777" w:rsidR="005701A1" w:rsidRPr="005701A1" w:rsidRDefault="005701A1" w:rsidP="005701A1">
      <w:pPr>
        <w:pStyle w:val="Bibliography"/>
      </w:pPr>
      <w:r w:rsidRPr="005701A1">
        <w:t xml:space="preserve">Rodríguez Jara, Enrique Á. et al. 2016. “A New Analytical Approach for Simplified Thermal Modelling of Buildings: Self-Adjusting RC-Network Model.” </w:t>
      </w:r>
      <w:r w:rsidRPr="005701A1">
        <w:rPr>
          <w:i/>
          <w:iCs/>
        </w:rPr>
        <w:t>Energy and Buildings</w:t>
      </w:r>
      <w:r w:rsidRPr="005701A1">
        <w:t xml:space="preserve"> 130: 85–97.</w:t>
      </w:r>
    </w:p>
    <w:p w14:paraId="3819BE65" w14:textId="77777777" w:rsidR="005701A1" w:rsidRPr="005701A1" w:rsidRDefault="005701A1" w:rsidP="005701A1">
      <w:pPr>
        <w:pStyle w:val="Bibliography"/>
      </w:pPr>
      <w:r w:rsidRPr="005701A1">
        <w:t xml:space="preserve">Sourbron, M. et al. 2009. “Efficiently Produced Heat and Cold Is Squandered by Inappropriate Control Strategies: A Case Study.” </w:t>
      </w:r>
      <w:r w:rsidRPr="005701A1">
        <w:rPr>
          <w:i/>
          <w:iCs/>
        </w:rPr>
        <w:t>Energy and Buildings</w:t>
      </w:r>
      <w:r w:rsidRPr="005701A1">
        <w:t xml:space="preserve"> 41(10): 1091–98.</w:t>
      </w:r>
    </w:p>
    <w:p w14:paraId="4EA9FFE8" w14:textId="77777777" w:rsidR="005701A1" w:rsidRPr="005701A1" w:rsidRDefault="005701A1" w:rsidP="005701A1">
      <w:pPr>
        <w:pStyle w:val="Bibliography"/>
      </w:pPr>
      <w:r w:rsidRPr="005701A1">
        <w:t>Sung, Hsi Guang. 2004. “Gaussian Mixture Regression and Classification.” Ph.D. Rice University. https://www.proquest.com/docview/305155652/abstract/8C63788CCF824897PQ/1 (April 12, 2022).</w:t>
      </w:r>
    </w:p>
    <w:p w14:paraId="6ACB519A" w14:textId="77777777" w:rsidR="005701A1" w:rsidRPr="005701A1" w:rsidRDefault="005701A1" w:rsidP="005701A1">
      <w:pPr>
        <w:pStyle w:val="Bibliography"/>
      </w:pPr>
      <w:r w:rsidRPr="005701A1">
        <w:t xml:space="preserve">Wang, Liping, Robert Kubichek, and Xiaohui Zhou. 2018. “Adaptive Learning Based Data-Driven Models for Predicting Hourly Building Energy Use.” </w:t>
      </w:r>
      <w:r w:rsidRPr="005701A1">
        <w:rPr>
          <w:i/>
          <w:iCs/>
        </w:rPr>
        <w:t>Energy and Buildings</w:t>
      </w:r>
      <w:r w:rsidRPr="005701A1">
        <w:t xml:space="preserve"> 159: 454–61.</w:t>
      </w:r>
    </w:p>
    <w:p w14:paraId="1506777C" w14:textId="77777777" w:rsidR="005701A1" w:rsidRPr="005701A1" w:rsidRDefault="005701A1" w:rsidP="005701A1">
      <w:pPr>
        <w:pStyle w:val="Bibliography"/>
      </w:pPr>
      <w:r w:rsidRPr="005701A1">
        <w:t xml:space="preserve">Zhang, Rui, Khee Poh Lam, Shi-chune Yao, and Yongjie Zhang. 2013. “Coupled EnergyPlus and Computational Fluid Dynamics Simulation for Natural Ventilation.” </w:t>
      </w:r>
      <w:r w:rsidRPr="005701A1">
        <w:rPr>
          <w:i/>
          <w:iCs/>
        </w:rPr>
        <w:t>Building and Environment</w:t>
      </w:r>
      <w:r w:rsidRPr="005701A1">
        <w:t xml:space="preserve"> 68: 100–113.</w:t>
      </w:r>
    </w:p>
    <w:p w14:paraId="4F445FE8" w14:textId="419DDAF8" w:rsidR="005701A1" w:rsidRDefault="005701A1" w:rsidP="0043009B">
      <w:pPr>
        <w:rPr>
          <w:bdr w:val="none" w:sz="0" w:space="0" w:color="auto" w:frame="1"/>
        </w:rPr>
      </w:pPr>
      <w:r>
        <w:rPr>
          <w:bdr w:val="none" w:sz="0" w:space="0" w:color="auto" w:frame="1"/>
        </w:rPr>
        <w:fldChar w:fldCharType="end"/>
      </w:r>
    </w:p>
    <w:p w14:paraId="1B97AAD7" w14:textId="77777777" w:rsidR="001E3D5B" w:rsidRPr="005F7DE3" w:rsidRDefault="001E3D5B" w:rsidP="00447E3E">
      <w:pPr>
        <w:rPr>
          <w:lang w:eastAsia="zh-CN"/>
        </w:rPr>
      </w:pPr>
    </w:p>
    <w:sectPr w:rsidR="001E3D5B" w:rsidRPr="005F7DE3" w:rsidSect="0054522F">
      <w:headerReference w:type="even" r:id="rId20"/>
      <w:headerReference w:type="default" r:id="rId21"/>
      <w:footerReference w:type="default" r:id="rId22"/>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39" w:author="Braun, James E" w:date="2022-04-14T07:50:00Z" w:initials="BJE">
    <w:p w14:paraId="2A2DEEDF" w14:textId="16FE8349" w:rsidR="009C367B" w:rsidRDefault="009C367B">
      <w:pPr>
        <w:pStyle w:val="CommentText"/>
      </w:pPr>
      <w:r>
        <w:rPr>
          <w:rStyle w:val="CommentReference"/>
        </w:rPr>
        <w:annotationRef/>
      </w:r>
      <w:r>
        <w:t>Perhaps include a reference to support this statement.</w:t>
      </w:r>
    </w:p>
  </w:comment>
  <w:comment w:id="117" w:author="Braun, James E" w:date="2022-04-14T10:37:00Z" w:initials="BJE">
    <w:p w14:paraId="7D783F68" w14:textId="5586DF36" w:rsidR="00015B5E" w:rsidRDefault="00015B5E">
      <w:pPr>
        <w:pStyle w:val="CommentText"/>
      </w:pPr>
      <w:r>
        <w:rPr>
          <w:rStyle w:val="CommentReference"/>
        </w:rPr>
        <w:annotationRef/>
      </w:r>
      <w:r>
        <w:t>This statement seems obvious and not unique to RC network models. Isn't it true that the accuracy of any model is highly dependent on the characteristic parameters?</w:t>
      </w:r>
    </w:p>
  </w:comment>
  <w:comment w:id="118" w:author="Lichen Wu" w:date="2022-04-16T23:25:00Z" w:initials="LW">
    <w:p w14:paraId="0208BCC3" w14:textId="05A40116" w:rsidR="00BF1DE8" w:rsidRDefault="00BF1DE8">
      <w:pPr>
        <w:pStyle w:val="CommentText"/>
      </w:pPr>
      <w:r>
        <w:rPr>
          <w:rStyle w:val="CommentReference"/>
        </w:rPr>
        <w:annotationRef/>
      </w:r>
      <w:r>
        <w:t>Efforts used to estimate and calibrate</w:t>
      </w:r>
    </w:p>
  </w:comment>
  <w:comment w:id="121" w:author="Braun, James E" w:date="2022-04-14T10:39:00Z" w:initials="BJE">
    <w:p w14:paraId="54BAC714" w14:textId="3BE536C4" w:rsidR="00E919C1" w:rsidRDefault="00E919C1">
      <w:pPr>
        <w:pStyle w:val="CommentText"/>
      </w:pPr>
      <w:r>
        <w:rPr>
          <w:rStyle w:val="CommentReference"/>
        </w:rPr>
        <w:annotationRef/>
      </w:r>
      <w:r>
        <w:t>In general, I think you should capitalize names that are being used to define acronyms.</w:t>
      </w:r>
    </w:p>
  </w:comment>
  <w:comment w:id="146" w:author="Braun, James E" w:date="2022-04-14T11:02:00Z" w:initials="BJE">
    <w:p w14:paraId="650CCF5F" w14:textId="5389FED8" w:rsidR="007D146C" w:rsidRDefault="007D146C">
      <w:pPr>
        <w:pStyle w:val="CommentText"/>
      </w:pPr>
      <w:r>
        <w:rPr>
          <w:rStyle w:val="CommentReference"/>
        </w:rPr>
        <w:annotationRef/>
      </w:r>
      <w:r>
        <w:t>The acronym GMS was not previously defined.</w:t>
      </w:r>
    </w:p>
  </w:comment>
  <w:comment w:id="195" w:author="Braun, James E" w:date="2022-04-14T11:17:00Z" w:initials="BJE">
    <w:p w14:paraId="0CFD2F6C" w14:textId="596CAF48" w:rsidR="000E710E" w:rsidRDefault="000E710E">
      <w:pPr>
        <w:pStyle w:val="CommentText"/>
      </w:pPr>
      <w:r>
        <w:rPr>
          <w:rStyle w:val="CommentReference"/>
        </w:rPr>
        <w:annotationRef/>
      </w:r>
      <w:r>
        <w:t xml:space="preserve">I'm not sure what this means. </w:t>
      </w:r>
    </w:p>
  </w:comment>
  <w:comment w:id="213" w:author="Braun, James E" w:date="2022-04-14T11:24:00Z" w:initials="BJE">
    <w:p w14:paraId="4A2CE4A0" w14:textId="56C5AF68" w:rsidR="008A2159" w:rsidRDefault="008A2159">
      <w:pPr>
        <w:pStyle w:val="CommentText"/>
      </w:pPr>
      <w:r>
        <w:rPr>
          <w:rStyle w:val="CommentReference"/>
        </w:rPr>
        <w:annotationRef/>
      </w:r>
      <w:r>
        <w:t>I don't know what this means</w:t>
      </w:r>
    </w:p>
  </w:comment>
  <w:comment w:id="254"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282" w:author="Braun, James E" w:date="2022-04-16T10:31:00Z" w:initials="BJE">
    <w:p w14:paraId="06A79B99" w14:textId="71C8F230" w:rsidR="00ED39A8" w:rsidRDefault="00ED39A8">
      <w:pPr>
        <w:pStyle w:val="CommentText"/>
      </w:pPr>
      <w:r>
        <w:rPr>
          <w:rStyle w:val="CommentReference"/>
        </w:rPr>
        <w:annotationRef/>
      </w:r>
      <w:r>
        <w:t xml:space="preserve">It is not obvious how these were estimated. Did you use specific information about the sources in this office space and then use </w:t>
      </w:r>
      <w:r w:rsidR="004F5ED3">
        <w:t>a typical</w:t>
      </w:r>
      <w:r>
        <w:t xml:space="preserve"> schedule to provide hourly variation? </w:t>
      </w:r>
    </w:p>
  </w:comment>
  <w:comment w:id="351" w:author="Braun, James E" w:date="2022-04-16T12:05:00Z" w:initials="BJE">
    <w:p w14:paraId="217B59F0" w14:textId="6735BA45" w:rsidR="004219CF" w:rsidRDefault="004219CF">
      <w:pPr>
        <w:pStyle w:val="CommentText"/>
      </w:pPr>
      <w:r>
        <w:rPr>
          <w:rStyle w:val="CommentReference"/>
        </w:rPr>
        <w:annotationRef/>
      </w:r>
      <w:r>
        <w:t>Why do you say around 37 days? Was it 37 days or not?</w:t>
      </w:r>
    </w:p>
  </w:comment>
  <w:comment w:id="353"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355" w:author="Braun, James E" w:date="2022-04-16T12:31:00Z" w:initials="BJE">
    <w:p w14:paraId="4CECD77B" w14:textId="680CEDF0" w:rsidR="009D19C9" w:rsidRDefault="009D19C9">
      <w:pPr>
        <w:pStyle w:val="CommentText"/>
      </w:pPr>
      <w:r>
        <w:rPr>
          <w:rStyle w:val="CommentReference"/>
        </w:rPr>
        <w:annotationRef/>
      </w:r>
      <w:r>
        <w:t>I find the right-hand side of this equation confusing. Shouldn't this be the result of applying the right-hand side of the vector equation for y given in Equation 1.</w:t>
      </w:r>
    </w:p>
  </w:comment>
  <w:comment w:id="364" w:author="Braun, James E" w:date="2022-04-16T12: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diagrams so it is difficult to know what they represent. Second of all, you have also included values for alpha in the table. Are these also initial values that are updated during the training process. In fact, you haven't listed all of the parameters that you are learning. Third of all,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384" w:author="Braun, James E" w:date="2022-04-16T13:06:00Z" w:initials="BJE">
    <w:p w14:paraId="1EA9DC5E" w14:textId="7A22802A" w:rsidR="00FD5ECC" w:rsidRDefault="00FD5ECC">
      <w:pPr>
        <w:pStyle w:val="CommentText"/>
      </w:pPr>
      <w:r>
        <w:rPr>
          <w:rStyle w:val="CommentReference"/>
        </w:rPr>
        <w:annotationRef/>
      </w:r>
      <w:r>
        <w:t xml:space="preserve">I didn't understand the previous sentence that you had here and therefore split it into two sentences with my interpretation of what you were trying to say. </w:t>
      </w:r>
    </w:p>
  </w:comment>
  <w:comment w:id="457"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458"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477"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490" w:author="Braun, James E" w:date="2022-04-16T14:11:00Z" w:initials="BJE">
    <w:p w14:paraId="4481CAC6" w14:textId="39861E3B" w:rsidR="006E589E" w:rsidRDefault="006E589E">
      <w:pPr>
        <w:pStyle w:val="CommentText"/>
      </w:pPr>
      <w:r>
        <w:rPr>
          <w:rStyle w:val="CommentReference"/>
        </w:rPr>
        <w:annotationRef/>
      </w:r>
      <w:r>
        <w:t>Using the Model 2?</w:t>
      </w:r>
    </w:p>
  </w:comment>
  <w:comment w:id="491"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518"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521" w:author="Braun, James E" w:date="2022-04-14T11:37:00Z" w:initials="BJE">
    <w:p w14:paraId="53A58641" w14:textId="0639E4B6" w:rsidR="004A29AF" w:rsidRDefault="004A29AF">
      <w:pPr>
        <w:pStyle w:val="CommentText"/>
      </w:pPr>
      <w:r>
        <w:rPr>
          <w:rStyle w:val="CommentReference"/>
        </w:rPr>
        <w:annotationRef/>
      </w:r>
      <w:r>
        <w:t xml:space="preserve">Which of the RC models did you use for these results? </w:t>
      </w:r>
      <w:r w:rsidR="00B44811">
        <w:t>These are not the same results for</w:t>
      </w:r>
      <w:r>
        <w:t xml:space="preserve"> Model 2</w:t>
      </w:r>
      <w:r w:rsidR="00B44811">
        <w:t xml:space="preserve"> that were presented in Table 2</w:t>
      </w:r>
      <w:r>
        <w:t>. Why would that be and why did you not state which model was employed</w:t>
      </w:r>
      <w:r w:rsidR="00B44811">
        <w:t xml:space="preserve"> here?</w:t>
      </w:r>
    </w:p>
  </w:comment>
  <w:comment w:id="522" w:author="Braun, James E" w:date="2022-04-16T14:17:00Z" w:initials="BJE">
    <w:p w14:paraId="1642D75D" w14:textId="696F18D8" w:rsidR="00F0659C" w:rsidRDefault="00F0659C">
      <w:pPr>
        <w:pStyle w:val="CommentText"/>
      </w:pPr>
      <w:r>
        <w:rPr>
          <w:rStyle w:val="CommentReference"/>
        </w:rPr>
        <w:annotationRef/>
      </w:r>
      <w:r>
        <w:t>Why is this so large?  The value for MAPE of Model 2 in Table 2 was much lower</w:t>
      </w:r>
      <w:r w:rsidR="00B44811">
        <w:t>.</w:t>
      </w:r>
    </w:p>
  </w:comment>
  <w:comment w:id="551" w:author="Braun, James E" w:date="2022-04-16T14:40:00Z" w:initials="BJE">
    <w:p w14:paraId="14DB1B36" w14:textId="05335810" w:rsidR="00FD6AE8" w:rsidRDefault="00FD6AE8">
      <w:pPr>
        <w:pStyle w:val="CommentText"/>
      </w:pPr>
      <w:r>
        <w:rPr>
          <w:rStyle w:val="CommentReference"/>
        </w:rPr>
        <w:annotationRef/>
      </w:r>
      <w:r>
        <w:t>You missing authors for one of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2A2DEEDF" w15:done="0"/>
  <w15:commentEx w15:paraId="7D783F68" w15:done="0"/>
  <w15:commentEx w15:paraId="0208BCC3" w15:paraIdParent="7D783F68" w15:done="0"/>
  <w15:commentEx w15:paraId="54BAC714" w15:done="0"/>
  <w15:commentEx w15:paraId="650CCF5F" w15:done="0"/>
  <w15:commentEx w15:paraId="0CFD2F6C" w15:done="0"/>
  <w15:commentEx w15:paraId="4A2CE4A0" w15:done="0"/>
  <w15:commentEx w15:paraId="1C35EFB4" w15:done="0"/>
  <w15:commentEx w15:paraId="06A79B99" w15:done="0"/>
  <w15:commentEx w15:paraId="217B59F0" w15:done="0"/>
  <w15:commentEx w15:paraId="08600A08" w15:done="0"/>
  <w15:commentEx w15:paraId="4CECD77B" w15:done="0"/>
  <w15:commentEx w15:paraId="7C669903" w15:done="0"/>
  <w15:commentEx w15:paraId="1EA9DC5E" w15:done="0"/>
  <w15:commentEx w15:paraId="5C54A638" w15:done="0"/>
  <w15:commentEx w15:paraId="1D5F9024" w15:done="0"/>
  <w15:commentEx w15:paraId="1B6BEA54" w15:done="0"/>
  <w15:commentEx w15:paraId="4481CAC6" w15:done="0"/>
  <w15:commentEx w15:paraId="66992D5B" w15:done="0"/>
  <w15:commentEx w15:paraId="3799D703" w15:done="0"/>
  <w15:commentEx w15:paraId="53A58641" w15:done="0"/>
  <w15:commentEx w15:paraId="1642D75D" w15:done="0"/>
  <w15:commentEx w15:paraId="14DB1B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6CD5" w16cex:dateUtc="2022-04-14T13:50:00Z"/>
  <w16cex:commentExtensible w16cex:durableId="26029408" w16cex:dateUtc="2022-04-14T16:37:00Z"/>
  <w16cex:commentExtensible w16cex:durableId="2605CEE6" w16cex:dateUtc="2022-04-17T05:25:00Z"/>
  <w16cex:commentExtensible w16cex:durableId="26029476" w16cex:dateUtc="2022-04-14T16:39:00Z"/>
  <w16cex:commentExtensible w16cex:durableId="260299EC" w16cex:dateUtc="2022-04-14T17:02:00Z"/>
  <w16cex:commentExtensible w16cex:durableId="26029D78" w16cex:dateUtc="2022-04-14T17:17:00Z"/>
  <w16cex:commentExtensible w16cex:durableId="26029F00" w16cex:dateUtc="2022-04-14T17:24:00Z"/>
  <w16cex:commentExtensible w16cex:durableId="26055F72" w16cex:dateUtc="2022-04-16T19:29:00Z"/>
  <w16cex:commentExtensible w16cex:durableId="2605359B" w16cex:dateUtc="2022-04-16T16:31:00Z"/>
  <w16cex:commentExtensible w16cex:durableId="26054BB8" w16cex:dateUtc="2022-04-16T18:05:00Z"/>
  <w16cex:commentExtensible w16cex:durableId="26054C16" w16cex:dateUtc="2022-04-16T18:07:00Z"/>
  <w16cex:commentExtensible w16cex:durableId="260551DE" w16cex:dateUtc="2022-04-16T18:31:00Z"/>
  <w16cex:commentExtensible w16cex:durableId="26055047" w16cex:dateUtc="2022-04-16T18:25:00Z"/>
  <w16cex:commentExtensible w16cex:durableId="260559EE" w16cex:dateUtc="2022-04-16T19:06: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926" w16cex:dateUtc="2022-04-16T20:11:00Z"/>
  <w16cex:commentExtensible w16cex:durableId="2605602C" w16cex:dateUtc="2022-04-16T19:33:00Z"/>
  <w16cex:commentExtensible w16cex:durableId="26056B1F" w16cex:dateUtc="2022-04-16T20:19:00Z"/>
  <w16cex:commentExtensible w16cex:durableId="2602A213" w16cex:dateUtc="2022-04-14T17:37:00Z"/>
  <w16cex:commentExtensible w16cex:durableId="26056A7C" w16cex:dateUtc="2022-04-16T20:17:00Z"/>
  <w16cex:commentExtensible w16cex:durableId="26057012" w16cex:dateUtc="2022-04-16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2A2DEEDF" w16cid:durableId="26026CD5"/>
  <w16cid:commentId w16cid:paraId="7D783F68" w16cid:durableId="26029408"/>
  <w16cid:commentId w16cid:paraId="0208BCC3" w16cid:durableId="2605CEE6"/>
  <w16cid:commentId w16cid:paraId="54BAC714" w16cid:durableId="26029476"/>
  <w16cid:commentId w16cid:paraId="650CCF5F" w16cid:durableId="260299EC"/>
  <w16cid:commentId w16cid:paraId="0CFD2F6C" w16cid:durableId="26029D78"/>
  <w16cid:commentId w16cid:paraId="4A2CE4A0" w16cid:durableId="26029F00"/>
  <w16cid:commentId w16cid:paraId="1C35EFB4" w16cid:durableId="26055F72"/>
  <w16cid:commentId w16cid:paraId="06A79B99" w16cid:durableId="2605359B"/>
  <w16cid:commentId w16cid:paraId="217B59F0" w16cid:durableId="26054BB8"/>
  <w16cid:commentId w16cid:paraId="08600A08" w16cid:durableId="26054C16"/>
  <w16cid:commentId w16cid:paraId="4CECD77B" w16cid:durableId="260551DE"/>
  <w16cid:commentId w16cid:paraId="7C669903" w16cid:durableId="26055047"/>
  <w16cid:commentId w16cid:paraId="1EA9DC5E" w16cid:durableId="260559EE"/>
  <w16cid:commentId w16cid:paraId="5C54A638" w16cid:durableId="26055FA5"/>
  <w16cid:commentId w16cid:paraId="1D5F9024" w16cid:durableId="26055FC5"/>
  <w16cid:commentId w16cid:paraId="1B6BEA54" w16cid:durableId="2605675B"/>
  <w16cid:commentId w16cid:paraId="4481CAC6" w16cid:durableId="26056926"/>
  <w16cid:commentId w16cid:paraId="66992D5B" w16cid:durableId="2605602C"/>
  <w16cid:commentId w16cid:paraId="3799D703" w16cid:durableId="26056B1F"/>
  <w16cid:commentId w16cid:paraId="53A58641" w16cid:durableId="2602A213"/>
  <w16cid:commentId w16cid:paraId="1642D75D" w16cid:durableId="26056A7C"/>
  <w16cid:commentId w16cid:paraId="14DB1B36" w16cid:durableId="26057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3D436" w14:textId="77777777" w:rsidR="0043791E" w:rsidRDefault="0043791E">
      <w:r>
        <w:separator/>
      </w:r>
    </w:p>
  </w:endnote>
  <w:endnote w:type="continuationSeparator" w:id="0">
    <w:p w14:paraId="2A7B061D" w14:textId="77777777" w:rsidR="0043791E" w:rsidRDefault="00437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58D43" w14:textId="77777777" w:rsidR="0043791E" w:rsidRDefault="0043791E">
      <w:r>
        <w:separator/>
      </w:r>
    </w:p>
  </w:footnote>
  <w:footnote w:type="continuationSeparator" w:id="0">
    <w:p w14:paraId="393330E6" w14:textId="77777777" w:rsidR="0043791E" w:rsidRDefault="004379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un, James E">
    <w15:presenceInfo w15:providerId="AD" w15:userId="S::jbraun@purdue.edu::34001211-a4ca-4d32-9863-cad949a066d2"/>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15B5E"/>
    <w:rsid w:val="0002779E"/>
    <w:rsid w:val="000312A9"/>
    <w:rsid w:val="00032E3B"/>
    <w:rsid w:val="000342C1"/>
    <w:rsid w:val="000350D2"/>
    <w:rsid w:val="00044F96"/>
    <w:rsid w:val="00051F6B"/>
    <w:rsid w:val="00054660"/>
    <w:rsid w:val="000564BB"/>
    <w:rsid w:val="0005731E"/>
    <w:rsid w:val="00061434"/>
    <w:rsid w:val="00061787"/>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3DE1"/>
    <w:rsid w:val="000B45FB"/>
    <w:rsid w:val="000B5835"/>
    <w:rsid w:val="000B6EA5"/>
    <w:rsid w:val="000C12E6"/>
    <w:rsid w:val="000C24BB"/>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278F"/>
    <w:rsid w:val="00192D89"/>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23F5"/>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52F4"/>
    <w:rsid w:val="003A5763"/>
    <w:rsid w:val="003A6222"/>
    <w:rsid w:val="003A6E96"/>
    <w:rsid w:val="003A6EB5"/>
    <w:rsid w:val="003B0672"/>
    <w:rsid w:val="003B0BBC"/>
    <w:rsid w:val="003B7544"/>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9CF"/>
    <w:rsid w:val="00421F09"/>
    <w:rsid w:val="004241C1"/>
    <w:rsid w:val="00424D50"/>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7605"/>
    <w:rsid w:val="0051113A"/>
    <w:rsid w:val="005115E6"/>
    <w:rsid w:val="00511A83"/>
    <w:rsid w:val="00514999"/>
    <w:rsid w:val="0052041C"/>
    <w:rsid w:val="00521E1D"/>
    <w:rsid w:val="0052482C"/>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1AF0"/>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32542"/>
    <w:rsid w:val="00634833"/>
    <w:rsid w:val="00635DD4"/>
    <w:rsid w:val="00643CC4"/>
    <w:rsid w:val="006465B7"/>
    <w:rsid w:val="006501E2"/>
    <w:rsid w:val="00653276"/>
    <w:rsid w:val="006558D9"/>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A737F"/>
    <w:rsid w:val="006B0297"/>
    <w:rsid w:val="006B5CB1"/>
    <w:rsid w:val="006B62D7"/>
    <w:rsid w:val="006B6C2F"/>
    <w:rsid w:val="006B77F2"/>
    <w:rsid w:val="006C1CC9"/>
    <w:rsid w:val="006C22CE"/>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7E11"/>
    <w:rsid w:val="00754693"/>
    <w:rsid w:val="00754E6A"/>
    <w:rsid w:val="00755097"/>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146C"/>
    <w:rsid w:val="007D29CB"/>
    <w:rsid w:val="007D3773"/>
    <w:rsid w:val="007D53FE"/>
    <w:rsid w:val="007E0949"/>
    <w:rsid w:val="007E0CD9"/>
    <w:rsid w:val="007E27E4"/>
    <w:rsid w:val="007E3E7C"/>
    <w:rsid w:val="007E487D"/>
    <w:rsid w:val="007E670F"/>
    <w:rsid w:val="007F01E9"/>
    <w:rsid w:val="007F19F1"/>
    <w:rsid w:val="007F1BB3"/>
    <w:rsid w:val="007F45A3"/>
    <w:rsid w:val="007F4813"/>
    <w:rsid w:val="007F4BE2"/>
    <w:rsid w:val="007F4EC6"/>
    <w:rsid w:val="007F50E7"/>
    <w:rsid w:val="008021C5"/>
    <w:rsid w:val="00803E74"/>
    <w:rsid w:val="00804030"/>
    <w:rsid w:val="00810715"/>
    <w:rsid w:val="00810C50"/>
    <w:rsid w:val="00811505"/>
    <w:rsid w:val="00812F43"/>
    <w:rsid w:val="00815DE1"/>
    <w:rsid w:val="00816063"/>
    <w:rsid w:val="008206A4"/>
    <w:rsid w:val="0082259C"/>
    <w:rsid w:val="00825873"/>
    <w:rsid w:val="00830170"/>
    <w:rsid w:val="008304A9"/>
    <w:rsid w:val="00835525"/>
    <w:rsid w:val="00837FDB"/>
    <w:rsid w:val="00844F19"/>
    <w:rsid w:val="008457CE"/>
    <w:rsid w:val="0084681B"/>
    <w:rsid w:val="0084724C"/>
    <w:rsid w:val="008478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76FE8"/>
    <w:rsid w:val="0088264D"/>
    <w:rsid w:val="00882A18"/>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415BD"/>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49F0"/>
    <w:rsid w:val="00971AFD"/>
    <w:rsid w:val="00972520"/>
    <w:rsid w:val="009736B4"/>
    <w:rsid w:val="00975C21"/>
    <w:rsid w:val="0097650F"/>
    <w:rsid w:val="0098153B"/>
    <w:rsid w:val="0098628D"/>
    <w:rsid w:val="00987B71"/>
    <w:rsid w:val="00992D3F"/>
    <w:rsid w:val="00993553"/>
    <w:rsid w:val="00993E5E"/>
    <w:rsid w:val="009A083D"/>
    <w:rsid w:val="009A248D"/>
    <w:rsid w:val="009A4932"/>
    <w:rsid w:val="009A4AD0"/>
    <w:rsid w:val="009A57F1"/>
    <w:rsid w:val="009A5999"/>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18C"/>
    <w:rsid w:val="00AD4DFF"/>
    <w:rsid w:val="00AD5DB6"/>
    <w:rsid w:val="00AD6441"/>
    <w:rsid w:val="00AE2E46"/>
    <w:rsid w:val="00AE37D1"/>
    <w:rsid w:val="00AE76F6"/>
    <w:rsid w:val="00AF48A3"/>
    <w:rsid w:val="00AF4DBD"/>
    <w:rsid w:val="00AF6978"/>
    <w:rsid w:val="00AF72CB"/>
    <w:rsid w:val="00AF77D1"/>
    <w:rsid w:val="00B052DC"/>
    <w:rsid w:val="00B0575F"/>
    <w:rsid w:val="00B060F6"/>
    <w:rsid w:val="00B10D9B"/>
    <w:rsid w:val="00B1125B"/>
    <w:rsid w:val="00B1431F"/>
    <w:rsid w:val="00B2048F"/>
    <w:rsid w:val="00B20D68"/>
    <w:rsid w:val="00B212FE"/>
    <w:rsid w:val="00B221F6"/>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4811"/>
    <w:rsid w:val="00B45772"/>
    <w:rsid w:val="00B45DCC"/>
    <w:rsid w:val="00B461B7"/>
    <w:rsid w:val="00B50A22"/>
    <w:rsid w:val="00B518B5"/>
    <w:rsid w:val="00B51A0B"/>
    <w:rsid w:val="00B52BE3"/>
    <w:rsid w:val="00B60C87"/>
    <w:rsid w:val="00B63435"/>
    <w:rsid w:val="00B64271"/>
    <w:rsid w:val="00B64AA5"/>
    <w:rsid w:val="00B67364"/>
    <w:rsid w:val="00B674D3"/>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F6F"/>
    <w:rsid w:val="00B932EC"/>
    <w:rsid w:val="00B96C6F"/>
    <w:rsid w:val="00B970C2"/>
    <w:rsid w:val="00BA02B5"/>
    <w:rsid w:val="00BA1280"/>
    <w:rsid w:val="00BA1868"/>
    <w:rsid w:val="00BA2FB3"/>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4B0A"/>
    <w:rsid w:val="00BD674C"/>
    <w:rsid w:val="00BD6957"/>
    <w:rsid w:val="00BE5387"/>
    <w:rsid w:val="00BE54DD"/>
    <w:rsid w:val="00BE5FA7"/>
    <w:rsid w:val="00BE7B0E"/>
    <w:rsid w:val="00BF1DE8"/>
    <w:rsid w:val="00BF24D9"/>
    <w:rsid w:val="00BF68B3"/>
    <w:rsid w:val="00BF68F2"/>
    <w:rsid w:val="00C00670"/>
    <w:rsid w:val="00C0067D"/>
    <w:rsid w:val="00C0385C"/>
    <w:rsid w:val="00C156E5"/>
    <w:rsid w:val="00C15C01"/>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3D4"/>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6CB"/>
    <w:rsid w:val="00CC0A6B"/>
    <w:rsid w:val="00CC57F2"/>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3244B"/>
    <w:rsid w:val="00D34769"/>
    <w:rsid w:val="00D41C0E"/>
    <w:rsid w:val="00D45149"/>
    <w:rsid w:val="00D476BE"/>
    <w:rsid w:val="00D4783E"/>
    <w:rsid w:val="00D47CBD"/>
    <w:rsid w:val="00D5327E"/>
    <w:rsid w:val="00D5352C"/>
    <w:rsid w:val="00D539BA"/>
    <w:rsid w:val="00D6118D"/>
    <w:rsid w:val="00D612DE"/>
    <w:rsid w:val="00D64B86"/>
    <w:rsid w:val="00D65155"/>
    <w:rsid w:val="00D659F1"/>
    <w:rsid w:val="00D67EF9"/>
    <w:rsid w:val="00D71164"/>
    <w:rsid w:val="00D7225C"/>
    <w:rsid w:val="00D73EEF"/>
    <w:rsid w:val="00D8157B"/>
    <w:rsid w:val="00D8655B"/>
    <w:rsid w:val="00D868BB"/>
    <w:rsid w:val="00D86C17"/>
    <w:rsid w:val="00D921A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7F2E"/>
    <w:rsid w:val="00E110D0"/>
    <w:rsid w:val="00E1503C"/>
    <w:rsid w:val="00E22387"/>
    <w:rsid w:val="00E230D9"/>
    <w:rsid w:val="00E23B26"/>
    <w:rsid w:val="00E24AC9"/>
    <w:rsid w:val="00E25514"/>
    <w:rsid w:val="00E31266"/>
    <w:rsid w:val="00E321EB"/>
    <w:rsid w:val="00E3239A"/>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78C7"/>
    <w:rsid w:val="00E60801"/>
    <w:rsid w:val="00E64BAA"/>
    <w:rsid w:val="00E6632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89"/>
    <w:rsid w:val="00EA4D83"/>
    <w:rsid w:val="00EA6233"/>
    <w:rsid w:val="00EB1862"/>
    <w:rsid w:val="00EB1AD6"/>
    <w:rsid w:val="00EB429A"/>
    <w:rsid w:val="00EB4CE8"/>
    <w:rsid w:val="00EB5D44"/>
    <w:rsid w:val="00EB63F1"/>
    <w:rsid w:val="00EB679D"/>
    <w:rsid w:val="00ED39A8"/>
    <w:rsid w:val="00ED6C94"/>
    <w:rsid w:val="00ED744A"/>
    <w:rsid w:val="00ED7CE6"/>
    <w:rsid w:val="00EE0680"/>
    <w:rsid w:val="00EE1A38"/>
    <w:rsid w:val="00EE202F"/>
    <w:rsid w:val="00EE2F1C"/>
    <w:rsid w:val="00EE3832"/>
    <w:rsid w:val="00EF062C"/>
    <w:rsid w:val="00EF134B"/>
    <w:rsid w:val="00EF5285"/>
    <w:rsid w:val="00F05239"/>
    <w:rsid w:val="00F0659C"/>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27F5"/>
    <w:rsid w:val="00F52A42"/>
    <w:rsid w:val="00F578BF"/>
    <w:rsid w:val="00F63650"/>
    <w:rsid w:val="00F641A4"/>
    <w:rsid w:val="00F64476"/>
    <w:rsid w:val="00F64E36"/>
    <w:rsid w:val="00F66628"/>
    <w:rsid w:val="00F70224"/>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A0DD9"/>
    <w:rsid w:val="00FA0EA8"/>
    <w:rsid w:val="00FA1A53"/>
    <w:rsid w:val="00FA22CB"/>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5D1"/>
    <w:rsid w:val="00FD5ECC"/>
    <w:rsid w:val="00FD6AE8"/>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D921A7"/>
    <w:pPr>
      <w:spacing w:line="360" w:lineRule="auto"/>
      <w:jc w:val="center"/>
      <w:pPrChange w:id="0" w:author="Braun, James E" w:date="2022-04-16T14:25:00Z">
        <w:pPr>
          <w:spacing w:line="360" w:lineRule="auto"/>
          <w:jc w:val="center"/>
        </w:pPr>
      </w:pPrChange>
    </w:pPr>
    <w:rPr>
      <w:rFonts w:eastAsiaTheme="minorEastAsia" w:cstheme="minorBidi"/>
      <w:iCs/>
      <w:szCs w:val="18"/>
      <w:lang w:eastAsia="zh-CN"/>
      <w:rPrChange w:id="0" w:author="Braun, James E" w:date="2022-04-16T14:25: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Pages>
  <Words>16226</Words>
  <Characters>92493</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8502</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9</cp:revision>
  <cp:lastPrinted>2014-02-07T20:32:00Z</cp:lastPrinted>
  <dcterms:created xsi:type="dcterms:W3CDTF">2022-04-13T23:54:00Z</dcterms:created>
  <dcterms:modified xsi:type="dcterms:W3CDTF">2022-04-17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gwI0Hlz"/&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